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272B67" w:rsidP="000A4305">
      <w:pPr>
        <w:pStyle w:val="Title"/>
      </w:pPr>
      <w:r>
        <w:t xml:space="preserve">Approaches for </w:t>
      </w:r>
      <w:r w:rsidR="000A4305">
        <w:t xml:space="preserve">Quantitative Analysis of Microscopic </w:t>
      </w:r>
      <w:r w:rsidR="00AB5A32">
        <w:t xml:space="preserve">Collagen </w:t>
      </w:r>
      <w:r w:rsidR="000A4305">
        <w:t>Fiber Images</w:t>
      </w:r>
      <w:r w:rsidR="00187573">
        <w:t xml:space="preserve"> for Breast Cancer Prognosis</w:t>
      </w:r>
    </w:p>
    <w:p w:rsidR="00994B32" w:rsidRDefault="00994B32" w:rsidP="00994B32">
      <w:r>
        <w:t>Target Journal: Journal of Biomedical Optics</w:t>
      </w:r>
    </w:p>
    <w:sdt>
      <w:sdtPr>
        <w:id w:val="449525852"/>
        <w:docPartObj>
          <w:docPartGallery w:val="Table of Contents"/>
          <w:docPartUnique/>
        </w:docPartObj>
      </w:sdtPr>
      <w:sdtContent>
        <w:p w:rsidR="00C8637F" w:rsidRDefault="00C8637F" w:rsidP="00F436E3">
          <w:r>
            <w:t>Contents</w:t>
          </w:r>
        </w:p>
        <w:p w:rsidR="00100305" w:rsidRDefault="00DD36FB">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35398069" w:history="1">
            <w:r w:rsidR="00100305" w:rsidRPr="005272CB">
              <w:rPr>
                <w:rStyle w:val="Hyperlink"/>
                <w:noProof/>
              </w:rPr>
              <w:t>1</w:t>
            </w:r>
            <w:r w:rsidR="00100305">
              <w:rPr>
                <w:noProof/>
                <w:lang w:bidi="ar-SA"/>
              </w:rPr>
              <w:tab/>
            </w:r>
            <w:r w:rsidR="00100305" w:rsidRPr="005272CB">
              <w:rPr>
                <w:rStyle w:val="Hyperlink"/>
                <w:noProof/>
              </w:rPr>
              <w:t>Introduction</w:t>
            </w:r>
            <w:r w:rsidR="00100305">
              <w:rPr>
                <w:noProof/>
                <w:webHidden/>
              </w:rPr>
              <w:tab/>
            </w:r>
            <w:r>
              <w:rPr>
                <w:noProof/>
                <w:webHidden/>
              </w:rPr>
              <w:fldChar w:fldCharType="begin"/>
            </w:r>
            <w:r w:rsidR="00100305">
              <w:rPr>
                <w:noProof/>
                <w:webHidden/>
              </w:rPr>
              <w:instrText xml:space="preserve"> PAGEREF _Toc335398069 \h </w:instrText>
            </w:r>
            <w:r>
              <w:rPr>
                <w:noProof/>
                <w:webHidden/>
              </w:rPr>
            </w:r>
            <w:r>
              <w:rPr>
                <w:noProof/>
                <w:webHidden/>
              </w:rPr>
              <w:fldChar w:fldCharType="separate"/>
            </w:r>
            <w:r w:rsidR="00100305">
              <w:rPr>
                <w:noProof/>
                <w:webHidden/>
              </w:rPr>
              <w:t>2</w:t>
            </w:r>
            <w:r>
              <w:rPr>
                <w:noProof/>
                <w:webHidden/>
              </w:rPr>
              <w:fldChar w:fldCharType="end"/>
            </w:r>
          </w:hyperlink>
        </w:p>
        <w:p w:rsidR="00100305" w:rsidRDefault="00DD36FB">
          <w:pPr>
            <w:pStyle w:val="TOC1"/>
            <w:tabs>
              <w:tab w:val="left" w:pos="440"/>
              <w:tab w:val="right" w:leader="dot" w:pos="9350"/>
            </w:tabs>
            <w:rPr>
              <w:noProof/>
              <w:lang w:bidi="ar-SA"/>
            </w:rPr>
          </w:pPr>
          <w:hyperlink w:anchor="_Toc335398070" w:history="1">
            <w:r w:rsidR="00100305" w:rsidRPr="005272CB">
              <w:rPr>
                <w:rStyle w:val="Hyperlink"/>
                <w:noProof/>
              </w:rPr>
              <w:t>2</w:t>
            </w:r>
            <w:r w:rsidR="00100305">
              <w:rPr>
                <w:noProof/>
                <w:lang w:bidi="ar-SA"/>
              </w:rPr>
              <w:tab/>
            </w:r>
            <w:r w:rsidR="00100305" w:rsidRPr="005272CB">
              <w:rPr>
                <w:rStyle w:val="Hyperlink"/>
                <w:noProof/>
              </w:rPr>
              <w:t>Methods</w:t>
            </w:r>
            <w:r w:rsidR="00100305">
              <w:rPr>
                <w:noProof/>
                <w:webHidden/>
              </w:rPr>
              <w:tab/>
            </w:r>
            <w:r>
              <w:rPr>
                <w:noProof/>
                <w:webHidden/>
              </w:rPr>
              <w:fldChar w:fldCharType="begin"/>
            </w:r>
            <w:r w:rsidR="00100305">
              <w:rPr>
                <w:noProof/>
                <w:webHidden/>
              </w:rPr>
              <w:instrText xml:space="preserve"> PAGEREF _Toc335398070 \h </w:instrText>
            </w:r>
            <w:r>
              <w:rPr>
                <w:noProof/>
                <w:webHidden/>
              </w:rPr>
            </w:r>
            <w:r>
              <w:rPr>
                <w:noProof/>
                <w:webHidden/>
              </w:rPr>
              <w:fldChar w:fldCharType="separate"/>
            </w:r>
            <w:r w:rsidR="00100305">
              <w:rPr>
                <w:noProof/>
                <w:webHidden/>
              </w:rPr>
              <w:t>5</w:t>
            </w:r>
            <w:r>
              <w:rPr>
                <w:noProof/>
                <w:webHidden/>
              </w:rPr>
              <w:fldChar w:fldCharType="end"/>
            </w:r>
          </w:hyperlink>
        </w:p>
        <w:p w:rsidR="00100305" w:rsidRDefault="00DD36FB">
          <w:pPr>
            <w:pStyle w:val="TOC2"/>
            <w:tabs>
              <w:tab w:val="left" w:pos="880"/>
              <w:tab w:val="right" w:leader="dot" w:pos="9350"/>
            </w:tabs>
            <w:rPr>
              <w:noProof/>
              <w:lang w:bidi="ar-SA"/>
            </w:rPr>
          </w:pPr>
          <w:hyperlink w:anchor="_Toc335398071" w:history="1">
            <w:r w:rsidR="00100305" w:rsidRPr="005272CB">
              <w:rPr>
                <w:rStyle w:val="Hyperlink"/>
                <w:noProof/>
              </w:rPr>
              <w:t>2.1</w:t>
            </w:r>
            <w:r w:rsidR="00100305">
              <w:rPr>
                <w:noProof/>
                <w:lang w:bidi="ar-SA"/>
              </w:rPr>
              <w:tab/>
            </w:r>
            <w:r w:rsidR="00100305" w:rsidRPr="005272CB">
              <w:rPr>
                <w:rStyle w:val="Hyperlink"/>
                <w:noProof/>
              </w:rPr>
              <w:t>FIRE Algorithm</w:t>
            </w:r>
            <w:r w:rsidR="00100305">
              <w:rPr>
                <w:noProof/>
                <w:webHidden/>
              </w:rPr>
              <w:tab/>
            </w:r>
            <w:r>
              <w:rPr>
                <w:noProof/>
                <w:webHidden/>
              </w:rPr>
              <w:fldChar w:fldCharType="begin"/>
            </w:r>
            <w:r w:rsidR="00100305">
              <w:rPr>
                <w:noProof/>
                <w:webHidden/>
              </w:rPr>
              <w:instrText xml:space="preserve"> PAGEREF _Toc335398071 \h </w:instrText>
            </w:r>
            <w:r>
              <w:rPr>
                <w:noProof/>
                <w:webHidden/>
              </w:rPr>
            </w:r>
            <w:r>
              <w:rPr>
                <w:noProof/>
                <w:webHidden/>
              </w:rPr>
              <w:fldChar w:fldCharType="separate"/>
            </w:r>
            <w:r w:rsidR="00100305">
              <w:rPr>
                <w:noProof/>
                <w:webHidden/>
              </w:rPr>
              <w:t>5</w:t>
            </w:r>
            <w:r>
              <w:rPr>
                <w:noProof/>
                <w:webHidden/>
              </w:rPr>
              <w:fldChar w:fldCharType="end"/>
            </w:r>
          </w:hyperlink>
        </w:p>
        <w:p w:rsidR="00100305" w:rsidRDefault="00DD36FB">
          <w:pPr>
            <w:pStyle w:val="TOC2"/>
            <w:tabs>
              <w:tab w:val="left" w:pos="880"/>
              <w:tab w:val="right" w:leader="dot" w:pos="9350"/>
            </w:tabs>
            <w:rPr>
              <w:noProof/>
              <w:lang w:bidi="ar-SA"/>
            </w:rPr>
          </w:pPr>
          <w:hyperlink w:anchor="_Toc335398072" w:history="1">
            <w:r w:rsidR="00100305" w:rsidRPr="005272CB">
              <w:rPr>
                <w:rStyle w:val="Hyperlink"/>
                <w:noProof/>
              </w:rPr>
              <w:t>2.2</w:t>
            </w:r>
            <w:r w:rsidR="00100305">
              <w:rPr>
                <w:noProof/>
                <w:lang w:bidi="ar-SA"/>
              </w:rPr>
              <w:tab/>
            </w:r>
            <w:r w:rsidR="00100305" w:rsidRPr="005272CB">
              <w:rPr>
                <w:rStyle w:val="Hyperlink"/>
                <w:noProof/>
              </w:rPr>
              <w:t>Preprocessing Algorithms</w:t>
            </w:r>
            <w:r w:rsidR="00100305">
              <w:rPr>
                <w:noProof/>
                <w:webHidden/>
              </w:rPr>
              <w:tab/>
            </w:r>
            <w:r>
              <w:rPr>
                <w:noProof/>
                <w:webHidden/>
              </w:rPr>
              <w:fldChar w:fldCharType="begin"/>
            </w:r>
            <w:r w:rsidR="00100305">
              <w:rPr>
                <w:noProof/>
                <w:webHidden/>
              </w:rPr>
              <w:instrText xml:space="preserve"> PAGEREF _Toc335398072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DD36FB">
          <w:pPr>
            <w:pStyle w:val="TOC3"/>
            <w:tabs>
              <w:tab w:val="left" w:pos="1320"/>
              <w:tab w:val="right" w:leader="dot" w:pos="9350"/>
            </w:tabs>
            <w:rPr>
              <w:noProof/>
              <w:lang w:bidi="ar-SA"/>
            </w:rPr>
          </w:pPr>
          <w:hyperlink w:anchor="_Toc335398073" w:history="1">
            <w:r w:rsidR="00100305" w:rsidRPr="005272CB">
              <w:rPr>
                <w:rStyle w:val="Hyperlink"/>
                <w:noProof/>
              </w:rPr>
              <w:t>2.2.1</w:t>
            </w:r>
            <w:r w:rsidR="00100305">
              <w:rPr>
                <w:noProof/>
                <w:lang w:bidi="ar-SA"/>
              </w:rPr>
              <w:tab/>
            </w:r>
            <w:r w:rsidR="00100305" w:rsidRPr="005272CB">
              <w:rPr>
                <w:rStyle w:val="Hyperlink"/>
                <w:noProof/>
              </w:rPr>
              <w:t>Gaussian</w:t>
            </w:r>
            <w:r w:rsidR="00100305">
              <w:rPr>
                <w:noProof/>
                <w:webHidden/>
              </w:rPr>
              <w:tab/>
            </w:r>
            <w:r>
              <w:rPr>
                <w:noProof/>
                <w:webHidden/>
              </w:rPr>
              <w:fldChar w:fldCharType="begin"/>
            </w:r>
            <w:r w:rsidR="00100305">
              <w:rPr>
                <w:noProof/>
                <w:webHidden/>
              </w:rPr>
              <w:instrText xml:space="preserve"> PAGEREF _Toc335398073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DD36FB">
          <w:pPr>
            <w:pStyle w:val="TOC3"/>
            <w:tabs>
              <w:tab w:val="left" w:pos="1320"/>
              <w:tab w:val="right" w:leader="dot" w:pos="9350"/>
            </w:tabs>
            <w:rPr>
              <w:noProof/>
              <w:lang w:bidi="ar-SA"/>
            </w:rPr>
          </w:pPr>
          <w:hyperlink w:anchor="_Toc335398074" w:history="1">
            <w:r w:rsidR="00100305" w:rsidRPr="005272CB">
              <w:rPr>
                <w:rStyle w:val="Hyperlink"/>
                <w:noProof/>
              </w:rPr>
              <w:t>2.2.2</w:t>
            </w:r>
            <w:r w:rsidR="00100305">
              <w:rPr>
                <w:noProof/>
                <w:lang w:bidi="ar-SA"/>
              </w:rPr>
              <w:tab/>
            </w:r>
            <w:r w:rsidR="00100305" w:rsidRPr="005272CB">
              <w:rPr>
                <w:rStyle w:val="Hyperlink"/>
                <w:noProof/>
              </w:rPr>
              <w:t>SPIRAL- TV</w:t>
            </w:r>
            <w:r w:rsidR="00100305">
              <w:rPr>
                <w:noProof/>
                <w:webHidden/>
              </w:rPr>
              <w:tab/>
            </w:r>
            <w:r>
              <w:rPr>
                <w:noProof/>
                <w:webHidden/>
              </w:rPr>
              <w:fldChar w:fldCharType="begin"/>
            </w:r>
            <w:r w:rsidR="00100305">
              <w:rPr>
                <w:noProof/>
                <w:webHidden/>
              </w:rPr>
              <w:instrText xml:space="preserve"> PAGEREF _Toc335398074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DD36FB">
          <w:pPr>
            <w:pStyle w:val="TOC3"/>
            <w:tabs>
              <w:tab w:val="left" w:pos="1320"/>
              <w:tab w:val="right" w:leader="dot" w:pos="9350"/>
            </w:tabs>
            <w:rPr>
              <w:noProof/>
              <w:lang w:bidi="ar-SA"/>
            </w:rPr>
          </w:pPr>
          <w:hyperlink w:anchor="_Toc335398075" w:history="1">
            <w:r w:rsidR="00100305" w:rsidRPr="005272CB">
              <w:rPr>
                <w:rStyle w:val="Hyperlink"/>
                <w:noProof/>
              </w:rPr>
              <w:t>2.2.3</w:t>
            </w:r>
            <w:r w:rsidR="00100305">
              <w:rPr>
                <w:noProof/>
                <w:lang w:bidi="ar-SA"/>
              </w:rPr>
              <w:tab/>
            </w:r>
            <w:r w:rsidR="00100305" w:rsidRPr="005272CB">
              <w:rPr>
                <w:rStyle w:val="Hyperlink"/>
                <w:noProof/>
              </w:rPr>
              <w:t>tubeness filter</w:t>
            </w:r>
            <w:r w:rsidR="00100305">
              <w:rPr>
                <w:noProof/>
                <w:webHidden/>
              </w:rPr>
              <w:tab/>
            </w:r>
            <w:r>
              <w:rPr>
                <w:noProof/>
                <w:webHidden/>
              </w:rPr>
              <w:fldChar w:fldCharType="begin"/>
            </w:r>
            <w:r w:rsidR="00100305">
              <w:rPr>
                <w:noProof/>
                <w:webHidden/>
              </w:rPr>
              <w:instrText xml:space="preserve"> PAGEREF _Toc335398075 \h </w:instrText>
            </w:r>
            <w:r>
              <w:rPr>
                <w:noProof/>
                <w:webHidden/>
              </w:rPr>
            </w:r>
            <w:r>
              <w:rPr>
                <w:noProof/>
                <w:webHidden/>
              </w:rPr>
              <w:fldChar w:fldCharType="separate"/>
            </w:r>
            <w:r w:rsidR="00100305">
              <w:rPr>
                <w:noProof/>
                <w:webHidden/>
              </w:rPr>
              <w:t>7</w:t>
            </w:r>
            <w:r>
              <w:rPr>
                <w:noProof/>
                <w:webHidden/>
              </w:rPr>
              <w:fldChar w:fldCharType="end"/>
            </w:r>
          </w:hyperlink>
        </w:p>
        <w:p w:rsidR="00100305" w:rsidRDefault="00DD36FB">
          <w:pPr>
            <w:pStyle w:val="TOC3"/>
            <w:tabs>
              <w:tab w:val="left" w:pos="1320"/>
              <w:tab w:val="right" w:leader="dot" w:pos="9350"/>
            </w:tabs>
            <w:rPr>
              <w:noProof/>
              <w:lang w:bidi="ar-SA"/>
            </w:rPr>
          </w:pPr>
          <w:hyperlink w:anchor="_Toc335398076" w:history="1">
            <w:r w:rsidR="00100305" w:rsidRPr="005272CB">
              <w:rPr>
                <w:rStyle w:val="Hyperlink"/>
                <w:noProof/>
              </w:rPr>
              <w:t>2.2.4</w:t>
            </w:r>
            <w:r w:rsidR="00100305">
              <w:rPr>
                <w:noProof/>
                <w:lang w:bidi="ar-SA"/>
              </w:rPr>
              <w:tab/>
            </w:r>
            <w:r w:rsidR="00100305" w:rsidRPr="005272CB">
              <w:rPr>
                <w:rStyle w:val="Hyperlink"/>
                <w:noProof/>
              </w:rPr>
              <w:t>Curvelet filter</w:t>
            </w:r>
            <w:r w:rsidR="00100305">
              <w:rPr>
                <w:noProof/>
                <w:webHidden/>
              </w:rPr>
              <w:tab/>
            </w:r>
            <w:r>
              <w:rPr>
                <w:noProof/>
                <w:webHidden/>
              </w:rPr>
              <w:fldChar w:fldCharType="begin"/>
            </w:r>
            <w:r w:rsidR="00100305">
              <w:rPr>
                <w:noProof/>
                <w:webHidden/>
              </w:rPr>
              <w:instrText xml:space="preserve"> PAGEREF _Toc335398076 \h </w:instrText>
            </w:r>
            <w:r>
              <w:rPr>
                <w:noProof/>
                <w:webHidden/>
              </w:rPr>
            </w:r>
            <w:r>
              <w:rPr>
                <w:noProof/>
                <w:webHidden/>
              </w:rPr>
              <w:fldChar w:fldCharType="separate"/>
            </w:r>
            <w:r w:rsidR="00100305">
              <w:rPr>
                <w:noProof/>
                <w:webHidden/>
              </w:rPr>
              <w:t>7</w:t>
            </w:r>
            <w:r>
              <w:rPr>
                <w:noProof/>
                <w:webHidden/>
              </w:rPr>
              <w:fldChar w:fldCharType="end"/>
            </w:r>
          </w:hyperlink>
        </w:p>
        <w:p w:rsidR="00100305" w:rsidRDefault="00DD36FB">
          <w:pPr>
            <w:pStyle w:val="TOC2"/>
            <w:tabs>
              <w:tab w:val="left" w:pos="880"/>
              <w:tab w:val="right" w:leader="dot" w:pos="9350"/>
            </w:tabs>
            <w:rPr>
              <w:noProof/>
              <w:lang w:bidi="ar-SA"/>
            </w:rPr>
          </w:pPr>
          <w:hyperlink w:anchor="_Toc335398077" w:history="1">
            <w:r w:rsidR="00100305" w:rsidRPr="005272CB">
              <w:rPr>
                <w:rStyle w:val="Hyperlink"/>
                <w:noProof/>
              </w:rPr>
              <w:t>2.3</w:t>
            </w:r>
            <w:r w:rsidR="00100305">
              <w:rPr>
                <w:noProof/>
                <w:lang w:bidi="ar-SA"/>
              </w:rPr>
              <w:tab/>
            </w:r>
            <w:r w:rsidR="00100305" w:rsidRPr="005272CB">
              <w:rPr>
                <w:rStyle w:val="Hyperlink"/>
                <w:noProof/>
              </w:rPr>
              <w:t>Test case selection and segmentation evaluation</w:t>
            </w:r>
            <w:r w:rsidR="00100305">
              <w:rPr>
                <w:noProof/>
                <w:webHidden/>
              </w:rPr>
              <w:tab/>
            </w:r>
            <w:r>
              <w:rPr>
                <w:noProof/>
                <w:webHidden/>
              </w:rPr>
              <w:fldChar w:fldCharType="begin"/>
            </w:r>
            <w:r w:rsidR="00100305">
              <w:rPr>
                <w:noProof/>
                <w:webHidden/>
              </w:rPr>
              <w:instrText xml:space="preserve"> PAGEREF _Toc335398077 \h </w:instrText>
            </w:r>
            <w:r>
              <w:rPr>
                <w:noProof/>
                <w:webHidden/>
              </w:rPr>
            </w:r>
            <w:r>
              <w:rPr>
                <w:noProof/>
                <w:webHidden/>
              </w:rPr>
              <w:fldChar w:fldCharType="separate"/>
            </w:r>
            <w:r w:rsidR="00100305">
              <w:rPr>
                <w:noProof/>
                <w:webHidden/>
              </w:rPr>
              <w:t>8</w:t>
            </w:r>
            <w:r>
              <w:rPr>
                <w:noProof/>
                <w:webHidden/>
              </w:rPr>
              <w:fldChar w:fldCharType="end"/>
            </w:r>
          </w:hyperlink>
        </w:p>
        <w:p w:rsidR="00100305" w:rsidRDefault="00DD36FB">
          <w:pPr>
            <w:pStyle w:val="TOC2"/>
            <w:tabs>
              <w:tab w:val="left" w:pos="880"/>
              <w:tab w:val="right" w:leader="dot" w:pos="9350"/>
            </w:tabs>
            <w:rPr>
              <w:noProof/>
              <w:lang w:bidi="ar-SA"/>
            </w:rPr>
          </w:pPr>
          <w:hyperlink w:anchor="_Toc335398078" w:history="1">
            <w:r w:rsidR="00100305" w:rsidRPr="005272CB">
              <w:rPr>
                <w:rStyle w:val="Hyperlink"/>
                <w:noProof/>
              </w:rPr>
              <w:t>2.4</w:t>
            </w:r>
            <w:r w:rsidR="00100305">
              <w:rPr>
                <w:noProof/>
                <w:lang w:bidi="ar-SA"/>
              </w:rPr>
              <w:tab/>
            </w:r>
            <w:r w:rsidR="00100305" w:rsidRPr="005272CB">
              <w:rPr>
                <w:rStyle w:val="Hyperlink"/>
                <w:noProof/>
              </w:rPr>
              <w:t>Simulated test cases</w:t>
            </w:r>
            <w:r w:rsidR="00100305">
              <w:rPr>
                <w:noProof/>
                <w:webHidden/>
              </w:rPr>
              <w:tab/>
            </w:r>
            <w:r>
              <w:rPr>
                <w:noProof/>
                <w:webHidden/>
              </w:rPr>
              <w:fldChar w:fldCharType="begin"/>
            </w:r>
            <w:r w:rsidR="00100305">
              <w:rPr>
                <w:noProof/>
                <w:webHidden/>
              </w:rPr>
              <w:instrText xml:space="preserve"> PAGEREF _Toc335398078 \h </w:instrText>
            </w:r>
            <w:r>
              <w:rPr>
                <w:noProof/>
                <w:webHidden/>
              </w:rPr>
            </w:r>
            <w:r>
              <w:rPr>
                <w:noProof/>
                <w:webHidden/>
              </w:rPr>
              <w:fldChar w:fldCharType="separate"/>
            </w:r>
            <w:r w:rsidR="00100305">
              <w:rPr>
                <w:noProof/>
                <w:webHidden/>
              </w:rPr>
              <w:t>9</w:t>
            </w:r>
            <w:r>
              <w:rPr>
                <w:noProof/>
                <w:webHidden/>
              </w:rPr>
              <w:fldChar w:fldCharType="end"/>
            </w:r>
          </w:hyperlink>
        </w:p>
        <w:p w:rsidR="00100305" w:rsidRDefault="00DD36FB">
          <w:pPr>
            <w:pStyle w:val="TOC1"/>
            <w:tabs>
              <w:tab w:val="left" w:pos="440"/>
              <w:tab w:val="right" w:leader="dot" w:pos="9350"/>
            </w:tabs>
            <w:rPr>
              <w:noProof/>
              <w:lang w:bidi="ar-SA"/>
            </w:rPr>
          </w:pPr>
          <w:hyperlink w:anchor="_Toc335398079" w:history="1">
            <w:r w:rsidR="00100305" w:rsidRPr="005272CB">
              <w:rPr>
                <w:rStyle w:val="Hyperlink"/>
                <w:noProof/>
              </w:rPr>
              <w:t>3</w:t>
            </w:r>
            <w:r w:rsidR="00100305">
              <w:rPr>
                <w:noProof/>
                <w:lang w:bidi="ar-SA"/>
              </w:rPr>
              <w:tab/>
            </w:r>
            <w:r w:rsidR="00100305" w:rsidRPr="005272CB">
              <w:rPr>
                <w:rStyle w:val="Hyperlink"/>
                <w:noProof/>
              </w:rPr>
              <w:t>Results</w:t>
            </w:r>
            <w:r w:rsidR="00100305">
              <w:rPr>
                <w:noProof/>
                <w:webHidden/>
              </w:rPr>
              <w:tab/>
            </w:r>
            <w:r>
              <w:rPr>
                <w:noProof/>
                <w:webHidden/>
              </w:rPr>
              <w:fldChar w:fldCharType="begin"/>
            </w:r>
            <w:r w:rsidR="00100305">
              <w:rPr>
                <w:noProof/>
                <w:webHidden/>
              </w:rPr>
              <w:instrText xml:space="preserve"> PAGEREF _Toc335398079 \h </w:instrText>
            </w:r>
            <w:r>
              <w:rPr>
                <w:noProof/>
                <w:webHidden/>
              </w:rPr>
            </w:r>
            <w:r>
              <w:rPr>
                <w:noProof/>
                <w:webHidden/>
              </w:rPr>
              <w:fldChar w:fldCharType="separate"/>
            </w:r>
            <w:r w:rsidR="00100305">
              <w:rPr>
                <w:noProof/>
                <w:webHidden/>
              </w:rPr>
              <w:t>10</w:t>
            </w:r>
            <w:r>
              <w:rPr>
                <w:noProof/>
                <w:webHidden/>
              </w:rPr>
              <w:fldChar w:fldCharType="end"/>
            </w:r>
          </w:hyperlink>
        </w:p>
        <w:p w:rsidR="00100305" w:rsidRDefault="00DD36FB">
          <w:pPr>
            <w:pStyle w:val="TOC1"/>
            <w:tabs>
              <w:tab w:val="left" w:pos="440"/>
              <w:tab w:val="right" w:leader="dot" w:pos="9350"/>
            </w:tabs>
            <w:rPr>
              <w:noProof/>
              <w:lang w:bidi="ar-SA"/>
            </w:rPr>
          </w:pPr>
          <w:hyperlink w:anchor="_Toc335398080" w:history="1">
            <w:r w:rsidR="00100305" w:rsidRPr="005272CB">
              <w:rPr>
                <w:rStyle w:val="Hyperlink"/>
                <w:noProof/>
              </w:rPr>
              <w:t>4</w:t>
            </w:r>
            <w:r w:rsidR="00100305">
              <w:rPr>
                <w:noProof/>
                <w:lang w:bidi="ar-SA"/>
              </w:rPr>
              <w:tab/>
            </w:r>
            <w:r w:rsidR="00100305" w:rsidRPr="005272CB">
              <w:rPr>
                <w:rStyle w:val="Hyperlink"/>
                <w:noProof/>
              </w:rPr>
              <w:t>Discussion</w:t>
            </w:r>
            <w:r w:rsidR="00100305">
              <w:rPr>
                <w:noProof/>
                <w:webHidden/>
              </w:rPr>
              <w:tab/>
            </w:r>
            <w:r>
              <w:rPr>
                <w:noProof/>
                <w:webHidden/>
              </w:rPr>
              <w:fldChar w:fldCharType="begin"/>
            </w:r>
            <w:r w:rsidR="00100305">
              <w:rPr>
                <w:noProof/>
                <w:webHidden/>
              </w:rPr>
              <w:instrText xml:space="preserve"> PAGEREF _Toc335398080 \h </w:instrText>
            </w:r>
            <w:r>
              <w:rPr>
                <w:noProof/>
                <w:webHidden/>
              </w:rPr>
            </w:r>
            <w:r>
              <w:rPr>
                <w:noProof/>
                <w:webHidden/>
              </w:rPr>
              <w:fldChar w:fldCharType="separate"/>
            </w:r>
            <w:r w:rsidR="00100305">
              <w:rPr>
                <w:noProof/>
                <w:webHidden/>
              </w:rPr>
              <w:t>13</w:t>
            </w:r>
            <w:r>
              <w:rPr>
                <w:noProof/>
                <w:webHidden/>
              </w:rPr>
              <w:fldChar w:fldCharType="end"/>
            </w:r>
          </w:hyperlink>
        </w:p>
        <w:p w:rsidR="00100305" w:rsidRDefault="00DD36FB">
          <w:pPr>
            <w:pStyle w:val="TOC1"/>
            <w:tabs>
              <w:tab w:val="left" w:pos="440"/>
              <w:tab w:val="right" w:leader="dot" w:pos="9350"/>
            </w:tabs>
            <w:rPr>
              <w:noProof/>
              <w:lang w:bidi="ar-SA"/>
            </w:rPr>
          </w:pPr>
          <w:hyperlink w:anchor="_Toc335398081" w:history="1">
            <w:r w:rsidR="00100305" w:rsidRPr="005272CB">
              <w:rPr>
                <w:rStyle w:val="Hyperlink"/>
                <w:noProof/>
              </w:rPr>
              <w:t>5</w:t>
            </w:r>
            <w:r w:rsidR="00100305">
              <w:rPr>
                <w:noProof/>
                <w:lang w:bidi="ar-SA"/>
              </w:rPr>
              <w:tab/>
            </w:r>
            <w:r w:rsidR="00100305" w:rsidRPr="005272CB">
              <w:rPr>
                <w:rStyle w:val="Hyperlink"/>
                <w:noProof/>
              </w:rPr>
              <w:t>Conclusion</w:t>
            </w:r>
            <w:r w:rsidR="00100305">
              <w:rPr>
                <w:noProof/>
                <w:webHidden/>
              </w:rPr>
              <w:tab/>
            </w:r>
            <w:r>
              <w:rPr>
                <w:noProof/>
                <w:webHidden/>
              </w:rPr>
              <w:fldChar w:fldCharType="begin"/>
            </w:r>
            <w:r w:rsidR="00100305">
              <w:rPr>
                <w:noProof/>
                <w:webHidden/>
              </w:rPr>
              <w:instrText xml:space="preserve"> PAGEREF _Toc335398081 \h </w:instrText>
            </w:r>
            <w:r>
              <w:rPr>
                <w:noProof/>
                <w:webHidden/>
              </w:rPr>
            </w:r>
            <w:r>
              <w:rPr>
                <w:noProof/>
                <w:webHidden/>
              </w:rPr>
              <w:fldChar w:fldCharType="separate"/>
            </w:r>
            <w:r w:rsidR="00100305">
              <w:rPr>
                <w:noProof/>
                <w:webHidden/>
              </w:rPr>
              <w:t>14</w:t>
            </w:r>
            <w:r>
              <w:rPr>
                <w:noProof/>
                <w:webHidden/>
              </w:rPr>
              <w:fldChar w:fldCharType="end"/>
            </w:r>
          </w:hyperlink>
        </w:p>
        <w:p w:rsidR="00C8637F" w:rsidRDefault="00DD36FB" w:rsidP="001E5189">
          <w:pPr>
            <w:tabs>
              <w:tab w:val="left" w:pos="9204"/>
            </w:tabs>
          </w:pPr>
          <w:r>
            <w:fldChar w:fldCharType="end"/>
          </w:r>
          <w:r w:rsidR="001E5189">
            <w:tab/>
          </w:r>
        </w:p>
      </w:sdtContent>
    </w:sdt>
    <w:p w:rsidR="000A4305" w:rsidRDefault="000A4305" w:rsidP="000A4305">
      <w:pPr>
        <w:pStyle w:val="Heading1"/>
      </w:pPr>
      <w:bookmarkStart w:id="0" w:name="_Toc335398069"/>
      <w:r>
        <w:lastRenderedPageBreak/>
        <w:t>Introduction</w:t>
      </w:r>
      <w:bookmarkEnd w:id="0"/>
    </w:p>
    <w:p w:rsidR="00B20433" w:rsidRDefault="00586826" w:rsidP="006000F1">
      <w:ins w:id="1" w:author="MackieLab" w:date="2012-10-02T15:16:00Z">
        <w:del w:id="2" w:author="youmap" w:date="2012-10-04T14:01:00Z">
          <w:r w:rsidDel="00C23230">
            <w:delText xml:space="preserve">Test change. </w:delText>
          </w:r>
        </w:del>
      </w:ins>
      <w:bookmarkStart w:id="3" w:name="_GoBack"/>
      <w:bookmarkEnd w:id="3"/>
      <w:r w:rsidR="00CE555B">
        <w:t>T</w:t>
      </w:r>
      <w:r w:rsidR="008E3D51">
        <w:t>he extracellular</w:t>
      </w:r>
      <w:r w:rsidR="00CE555B">
        <w:t xml:space="preserve"> collagen</w:t>
      </w:r>
      <w:r w:rsidR="008E3D51">
        <w:t xml:space="preserve"> matrix </w:t>
      </w:r>
      <w:r w:rsidR="00051A7F">
        <w:t>has</w:t>
      </w:r>
      <w:r w:rsidR="00AF6033">
        <w:t xml:space="preserve"> been </w:t>
      </w:r>
      <w:r w:rsidR="00CE555B">
        <w:t>found</w:t>
      </w:r>
      <w:r w:rsidR="00AF6033">
        <w:t xml:space="preserve"> to be</w:t>
      </w:r>
      <w:r w:rsidR="00CE555B">
        <w:t xml:space="preserve"> an</w:t>
      </w:r>
      <w:r w:rsidR="00AF6033">
        <w:t xml:space="preserve"> important</w:t>
      </w:r>
      <w:r w:rsidR="00CE555B">
        <w:t xml:space="preserve"> player</w:t>
      </w:r>
      <w:r w:rsidR="00AF6033">
        <w:t xml:space="preserve"> in the </w:t>
      </w:r>
      <w:r w:rsidR="00CE555B">
        <w:t>progression of many diseases</w:t>
      </w:r>
      <w:r w:rsidR="00AF6033">
        <w:t xml:space="preserve">. </w:t>
      </w:r>
      <w:r w:rsidR="00CE555B">
        <w:t>The details of collagen's role in these diseases are 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in-vitro tissue models.</w:t>
      </w:r>
      <w:r w:rsidR="00B20433">
        <w:t xml:space="preserve"> For example, </w:t>
      </w:r>
      <w:r w:rsidR="005C7297">
        <w:t xml:space="preserve">Conklin et. al. (2011) showed that patterns in SHG images of collagen can be used to predict breast cancer patient outcome. </w:t>
      </w:r>
      <w:proofErr w:type="spellStart"/>
      <w:r w:rsidR="005C7297">
        <w:t>Raub</w:t>
      </w:r>
      <w:proofErr w:type="spellEnd"/>
      <w:r w:rsidR="005C7297">
        <w:t xml:space="preserve"> et. al. (20</w:t>
      </w:r>
      <w:r w:rsidR="00091411">
        <w:t>07) showed that SHG image characteristics</w:t>
      </w:r>
      <w:r w:rsidR="005C7297">
        <w:t xml:space="preserve"> could be used to predict bulk mechanical properties of collagen hydrogels, a common in-vitro tissue model. </w:t>
      </w:r>
      <w:proofErr w:type="spellStart"/>
      <w:r w:rsidR="00091411">
        <w:t>Nadiarnykh</w:t>
      </w:r>
      <w:proofErr w:type="spellEnd"/>
      <w:r w:rsidR="00091411">
        <w:t xml:space="preserve"> et. al. (2010)</w:t>
      </w:r>
      <w:r w:rsidR="00D733F6">
        <w:t xml:space="preserve"> and Watson et. al. (2012)</w:t>
      </w:r>
      <w:r w:rsidR="00091411">
        <w:t xml:space="preserve"> found that SHG image characteristics in ovarian tissue provide quantitative discrimination </w:t>
      </w:r>
      <w:r w:rsidR="00D733F6">
        <w:t>between tumor and benign tissue</w:t>
      </w:r>
      <w:r w:rsidR="00091411">
        <w:t>. Image analysis is a</w:t>
      </w:r>
      <w:r w:rsidR="009F52B8">
        <w:t xml:space="preserve"> bottleneck in the attempt to scale </w:t>
      </w:r>
      <w:r w:rsidR="00A27723">
        <w:t>th</w:t>
      </w:r>
      <w:ins w:id="4" w:author="Jeremy Bredfeldt" w:date="2012-10-03T08:28:00Z">
        <w:r w:rsidR="008A4D0C">
          <w:t>e</w:t>
        </w:r>
      </w:ins>
      <w:del w:id="5" w:author="Jeremy Bredfeldt" w:date="2012-10-03T08:28:00Z">
        <w:r w:rsidR="00A27723" w:rsidDel="008A4D0C">
          <w:delText>i</w:delText>
        </w:r>
      </w:del>
      <w:r w:rsidR="00A27723">
        <w:t>s</w:t>
      </w:r>
      <w:ins w:id="6" w:author="Jeremy Bredfeldt" w:date="2012-10-03T08:28:00Z">
        <w:r w:rsidR="008A4D0C">
          <w:t>e types of</w:t>
        </w:r>
      </w:ins>
      <w:r w:rsidR="00A27723">
        <w:t xml:space="preserve"> research</w:t>
      </w:r>
      <w:ins w:id="7" w:author="Jeremy Bredfeldt" w:date="2012-10-03T08:28:00Z">
        <w:r w:rsidR="008A4D0C">
          <w:t xml:space="preserve"> projects</w:t>
        </w:r>
      </w:ins>
      <w:r w:rsidR="009F52B8">
        <w:t xml:space="preserve"> up to larger sample populations, a key requirement for further</w:t>
      </w:r>
      <w:r w:rsidR="0003659C">
        <w:t xml:space="preserve"> biological</w:t>
      </w:r>
      <w:r w:rsidR="00A27723">
        <w:t xml:space="preserve"> hypothesis</w:t>
      </w:r>
      <w:r w:rsidR="009F52B8">
        <w:t xml:space="preserve"> validation. </w:t>
      </w:r>
      <w:r w:rsidR="00197E23">
        <w:t xml:space="preserve">Manual analysis has been attempted, however inter-observer and intra-observer variance can be significant and time requirements prohibitive. </w:t>
      </w:r>
      <w:r w:rsidR="00A27723">
        <w:t>Computer assisted image feature extraction is poised to help solve this challenge.</w:t>
      </w:r>
      <w:r w:rsidR="00197E23">
        <w:t xml:space="preserve"> </w:t>
      </w:r>
      <w:r w:rsidR="00D522DB">
        <w:t xml:space="preserve">To be </w:t>
      </w:r>
      <w:ins w:id="8" w:author="Jeremy Bredfeldt" w:date="2012-10-03T08:29:00Z">
        <w:r w:rsidR="008A4D0C">
          <w:t xml:space="preserve">most </w:t>
        </w:r>
      </w:ins>
      <w:r w:rsidR="00D522DB">
        <w:t xml:space="preserve">useful for </w:t>
      </w:r>
      <w:ins w:id="9" w:author="Jeremy Bredfeldt" w:date="2012-10-03T08:30:00Z">
        <w:r w:rsidR="008A4D0C">
          <w:t>a wide variety of biomedical applications</w:t>
        </w:r>
      </w:ins>
      <w:del w:id="10" w:author="Jeremy Bredfeldt" w:date="2012-10-03T08:30:00Z">
        <w:r w:rsidR="00D522DB" w:rsidDel="008A4D0C">
          <w:delText>accurate tissue classification</w:delText>
        </w:r>
      </w:del>
      <w:r w:rsidR="00D522DB">
        <w:t>, c</w:t>
      </w:r>
      <w:r w:rsidR="00197E23">
        <w:t>omputational</w:t>
      </w:r>
      <w:r w:rsidR="0003659C">
        <w:t xml:space="preserve"> tool</w:t>
      </w:r>
      <w:r w:rsidR="00197E23">
        <w:t>s for collagen image analysis</w:t>
      </w:r>
      <w:r w:rsidR="0003659C">
        <w:t xml:space="preserve"> should be capable of extracting high</w:t>
      </w:r>
      <w:r w:rsidR="00B91D6B">
        <w:t>-l</w:t>
      </w:r>
      <w:r w:rsidR="0003659C">
        <w:t>evel information about individual collagen fibers, including fiber number, length, angle, curvature, and position</w:t>
      </w:r>
      <w:r w:rsidR="00AE1BDD">
        <w:t xml:space="preserve"> (why is this information needed/important?)</w:t>
      </w:r>
      <w:r w:rsidR="0003659C">
        <w:t>.</w:t>
      </w:r>
      <w:ins w:id="11" w:author="Jeremy Bredfeldt" w:date="2012-10-03T08:26:00Z">
        <w:r w:rsidR="008A4D0C">
          <w:t xml:space="preserve"> This type of </w:t>
        </w:r>
      </w:ins>
      <w:ins w:id="12" w:author="Jeremy Bredfeldt" w:date="2012-10-03T08:32:00Z">
        <w:r w:rsidR="008A4D0C">
          <w:t xml:space="preserve">detailed </w:t>
        </w:r>
      </w:ins>
      <w:ins w:id="13" w:author="Jeremy Bredfeldt" w:date="2012-10-03T08:31:00Z">
        <w:r w:rsidR="008A4D0C">
          <w:t>high</w:t>
        </w:r>
      </w:ins>
      <w:ins w:id="14" w:author="Jeremy Bredfeldt" w:date="2012-10-03T08:32:00Z">
        <w:r w:rsidR="008A4D0C">
          <w:t>-</w:t>
        </w:r>
      </w:ins>
      <w:ins w:id="15" w:author="Jeremy Bredfeldt" w:date="2012-10-03T08:31:00Z">
        <w:r w:rsidR="008A4D0C">
          <w:t xml:space="preserve">level fiber </w:t>
        </w:r>
      </w:ins>
      <w:ins w:id="16" w:author="Jeremy Bredfeldt" w:date="2012-10-03T08:26:00Z">
        <w:r w:rsidR="008A4D0C">
          <w:t xml:space="preserve">information </w:t>
        </w:r>
      </w:ins>
      <w:ins w:id="17" w:author="Jeremy Bredfeldt" w:date="2012-10-03T08:32:00Z">
        <w:r w:rsidR="008A4D0C">
          <w:t xml:space="preserve">is </w:t>
        </w:r>
      </w:ins>
      <w:ins w:id="18" w:author="Jeremy Bredfeldt" w:date="2012-10-03T08:35:00Z">
        <w:r w:rsidR="00B91D6B">
          <w:t xml:space="preserve">necessary for understanding how cells interact with individual collagen fibers. </w:t>
        </w:r>
      </w:ins>
      <w:del w:id="19" w:author="Jeremy Bredfeldt" w:date="2012-10-03T08:35:00Z">
        <w:r w:rsidR="0003659C" w:rsidDel="00B91D6B">
          <w:delText xml:space="preserve"> </w:delText>
        </w:r>
      </w:del>
      <w:r w:rsidR="0003659C">
        <w:t xml:space="preserve">In addition, </w:t>
      </w:r>
      <w:r w:rsidR="00C05123">
        <w:t>tools</w:t>
      </w:r>
      <w:r w:rsidR="0003659C">
        <w:t xml:space="preserve"> should be able to extract this fiber based informa</w:t>
      </w:r>
      <w:r w:rsidR="00197E23">
        <w:t xml:space="preserve">tion from a </w:t>
      </w:r>
      <w:r w:rsidR="00ED6A09">
        <w:t>heterogeneous collection</w:t>
      </w:r>
      <w:r w:rsidR="00197E23">
        <w:t xml:space="preserve"> of image morphologies</w:t>
      </w:r>
      <w:r w:rsidR="0003659C">
        <w:t xml:space="preserve"> </w:t>
      </w:r>
      <w:r w:rsidR="00AE1BDD">
        <w:t xml:space="preserve">and </w:t>
      </w:r>
      <w:r w:rsidR="0003659C">
        <w:t xml:space="preserve">a wide range of image qualities. </w:t>
      </w:r>
      <w:r w:rsidR="00B65A1A">
        <w:t xml:space="preserve">Although a number of researchers have developed tools for </w:t>
      </w:r>
      <w:r w:rsidR="0003659C">
        <w:t xml:space="preserve">computer assisted </w:t>
      </w:r>
      <w:r w:rsidR="00B65A1A">
        <w:t>collagen image analysis,</w:t>
      </w:r>
      <w:r w:rsidR="00197E23">
        <w:t xml:space="preserve"> to our knowledge</w:t>
      </w:r>
      <w:r w:rsidR="00B65A1A">
        <w:t xml:space="preserve"> no techniques exist for extracting </w:t>
      </w:r>
      <w:r w:rsidR="0003659C">
        <w:t>fiber level information from the wide range of morphologies and image quality levels observed in practice.</w:t>
      </w:r>
    </w:p>
    <w:p w:rsidR="00217118" w:rsidRDefault="006808C0" w:rsidP="008E3D51">
      <w:r>
        <w:lastRenderedPageBreak/>
        <w:t>Many different</w:t>
      </w:r>
      <w:r w:rsidR="00197E23">
        <w:t xml:space="preserve"> patterns can be observed in</w:t>
      </w:r>
      <w:r>
        <w:t xml:space="preserve"> collagen </w:t>
      </w:r>
      <w:r w:rsidR="00197E23">
        <w:t>structure</w:t>
      </w:r>
      <w:r>
        <w:t>, within a single tissue type.</w:t>
      </w:r>
      <w:r w:rsidR="00ED6A09">
        <w:t xml:space="preserve"> As shown in </w:t>
      </w:r>
      <w:r w:rsidR="00DD36FB">
        <w:fldChar w:fldCharType="begin"/>
      </w:r>
      <w:r w:rsidR="00ED6A09">
        <w:instrText xml:space="preserve"> REF _Ref329336640 \h </w:instrText>
      </w:r>
      <w:r w:rsidR="00DD36FB">
        <w:fldChar w:fldCharType="separate"/>
      </w:r>
      <w:r w:rsidR="00ED6A09">
        <w:t xml:space="preserve">Figure </w:t>
      </w:r>
      <w:r w:rsidR="00ED6A09">
        <w:rPr>
          <w:noProof/>
        </w:rPr>
        <w:t>1</w:t>
      </w:r>
      <w:r w:rsidR="00DD36FB">
        <w:fldChar w:fldCharType="end"/>
      </w:r>
      <w:r w:rsidR="00ED6A09">
        <w:t>, collagen fibers can be wavy or straight</w:t>
      </w:r>
      <w:r w:rsidR="00AE1BDD">
        <w:t xml:space="preserve"> (Fig. 1A and B)</w:t>
      </w:r>
      <w:r w:rsidR="00ED6A09">
        <w:t>, dense or well defined</w:t>
      </w:r>
      <w:r w:rsidR="00AE1BDD">
        <w:t xml:space="preserve"> (Fig. 1C and D)</w:t>
      </w:r>
      <w:r w:rsidR="00ED6A09">
        <w:t>, bundled or individual</w:t>
      </w:r>
      <w:r w:rsidR="00AE1BDD">
        <w:t>ly present (Fig. 1E and F)</w:t>
      </w:r>
      <w:r w:rsidR="00ED6A09">
        <w:t>. In addition, depending on i</w:t>
      </w:r>
      <w:r w:rsidR="005358F3">
        <w:t>maging parameters such as depth with</w:t>
      </w:r>
      <w:r w:rsidR="00ED6A09">
        <w:t>in the tissue, images can have low signal to noise (SNR) and potentially low dynamic range</w:t>
      </w:r>
      <w:r w:rsidR="00AE1BDD">
        <w:t xml:space="preserve"> (Fig. 1G, H, I, and J)</w:t>
      </w:r>
      <w:r w:rsidR="00ED6A09">
        <w:t xml:space="preserve">. </w:t>
      </w:r>
      <w:r w:rsidR="00FB32BB">
        <w:t xml:space="preserve">The </w:t>
      </w:r>
      <w:r w:rsidR="00217118">
        <w:t xml:space="preserve">quantitative </w:t>
      </w:r>
      <w:r w:rsidR="00FB32BB">
        <w:t>analysis of collagen images produced by laser sc</w:t>
      </w:r>
      <w:r w:rsidR="00217118">
        <w:t>anning microscopy is challenged by</w:t>
      </w:r>
      <w:r w:rsidR="00ED6A09">
        <w:t xml:space="preserve"> this</w:t>
      </w:r>
      <w:r w:rsidR="00FB32BB">
        <w:t xml:space="preserve"> heterogeneous </w:t>
      </w:r>
      <w:r w:rsidR="00ED6A09">
        <w:t xml:space="preserve">collection of </w:t>
      </w:r>
      <w:r w:rsidR="00FB32BB">
        <w:t>patterns</w:t>
      </w:r>
      <w:r w:rsidR="00217118">
        <w:t xml:space="preserve"> and </w:t>
      </w:r>
      <w:r w:rsidR="00ED6A09">
        <w:t>image qualities</w:t>
      </w:r>
      <w:r w:rsidR="00217118">
        <w:t xml:space="preserve">. </w:t>
      </w:r>
    </w:p>
    <w:p w:rsidR="00217118" w:rsidRDefault="00217118" w:rsidP="00930BF9">
      <w:pPr>
        <w:keepNext/>
        <w:jc w:val="center"/>
      </w:pPr>
      <w:r>
        <w:rPr>
          <w:noProof/>
          <w:lang w:eastAsia="zh-CN" w:bidi="ar-SA"/>
        </w:rPr>
        <w:drawing>
          <wp:inline distT="0" distB="0" distL="0" distR="0">
            <wp:extent cx="5942203" cy="2443618"/>
            <wp:effectExtent l="19050" t="0" r="1397" b="0"/>
            <wp:docPr id="2" name="Picture 0" descr="Fiber_Charact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_Characters2.png"/>
                    <pic:cNvPicPr/>
                  </pic:nvPicPr>
                  <pic:blipFill>
                    <a:blip r:embed="rId6" cstate="print"/>
                    <a:srcRect t="28407" b="16741"/>
                    <a:stretch>
                      <a:fillRect/>
                    </a:stretch>
                  </pic:blipFill>
                  <pic:spPr>
                    <a:xfrm>
                      <a:off x="0" y="0"/>
                      <a:ext cx="5942203" cy="2443618"/>
                    </a:xfrm>
                    <a:prstGeom prst="rect">
                      <a:avLst/>
                    </a:prstGeom>
                  </pic:spPr>
                </pic:pic>
              </a:graphicData>
            </a:graphic>
          </wp:inline>
        </w:drawing>
      </w:r>
    </w:p>
    <w:p w:rsidR="00217118" w:rsidRDefault="00217118" w:rsidP="00217118">
      <w:pPr>
        <w:pStyle w:val="Caption"/>
      </w:pPr>
      <w:bookmarkStart w:id="20" w:name="_Ref329336640"/>
      <w:r>
        <w:t xml:space="preserve">Figure </w:t>
      </w:r>
      <w:r w:rsidR="00DD36FB">
        <w:fldChar w:fldCharType="begin"/>
      </w:r>
      <w:r w:rsidR="00586826">
        <w:instrText xml:space="preserve"> SEQ Figure \* ARABIC </w:instrText>
      </w:r>
      <w:r w:rsidR="00DD36FB">
        <w:fldChar w:fldCharType="separate"/>
      </w:r>
      <w:r w:rsidR="00CD3387">
        <w:rPr>
          <w:noProof/>
        </w:rPr>
        <w:t>1</w:t>
      </w:r>
      <w:r w:rsidR="00DD36FB">
        <w:rPr>
          <w:noProof/>
        </w:rPr>
        <w:fldChar w:fldCharType="end"/>
      </w:r>
      <w:bookmarkEnd w:id="20"/>
      <w:r>
        <w:t>. Representative collagen patterns observed in human breast cancer tissue sections. Wavy (A) and straight (B). Dense (C) and well defined (D). Thick bundles (E) and thin strands (F). Discontinuous (G) and continuous (H). Crossing (I) and parallel (J). Scale bar = 10 microns.</w:t>
      </w:r>
    </w:p>
    <w:p w:rsidR="002F4DC5" w:rsidRDefault="00217118" w:rsidP="00D87558">
      <w:r>
        <w:t>Although computational tools have been developed for quantifying the architecture of collagen networks in images</w:t>
      </w:r>
      <w:r w:rsidR="001312C9">
        <w:t xml:space="preserve"> (refs)</w:t>
      </w:r>
      <w:r>
        <w:t>, n</w:t>
      </w:r>
      <w:r w:rsidR="001312C9">
        <w:t>o</w:t>
      </w:r>
      <w:r w:rsidR="004D4A95">
        <w:t xml:space="preserve">ne have the ability to extract </w:t>
      </w:r>
      <w:r w:rsidR="006B36E5">
        <w:t>fiber based</w:t>
      </w:r>
      <w:r w:rsidR="001312C9">
        <w:t xml:space="preserve"> feature</w:t>
      </w:r>
      <w:r w:rsidR="004D4A95">
        <w:t>s</w:t>
      </w:r>
      <w:r w:rsidR="001312C9">
        <w:t xml:space="preserve"> from such a diversity of patterns. </w:t>
      </w:r>
      <w:r w:rsidR="002621A6">
        <w:t>T</w:t>
      </w:r>
      <w:r w:rsidR="00ED6A09">
        <w:t>ransform</w:t>
      </w:r>
      <w:r w:rsidR="00693F73">
        <w:t xml:space="preserve"> or texture</w:t>
      </w:r>
      <w:r w:rsidR="00ED6A09">
        <w:t xml:space="preserve"> based methods (such as those published by </w:t>
      </w:r>
      <w:proofErr w:type="spellStart"/>
      <w:r w:rsidR="00142DAB">
        <w:t>Falzon</w:t>
      </w:r>
      <w:proofErr w:type="spellEnd"/>
      <w:r w:rsidR="00142DAB">
        <w:t xml:space="preserve"> (FT), </w:t>
      </w:r>
      <w:proofErr w:type="spellStart"/>
      <w:r w:rsidR="00ED6A09">
        <w:t>Bayan</w:t>
      </w:r>
      <w:proofErr w:type="spellEnd"/>
      <w:r w:rsidR="002621A6">
        <w:t xml:space="preserve"> (FT, Hough), </w:t>
      </w:r>
      <w:proofErr w:type="spellStart"/>
      <w:r w:rsidR="002621A6">
        <w:t>Pehlke</w:t>
      </w:r>
      <w:proofErr w:type="spellEnd"/>
      <w:r w:rsidR="002621A6">
        <w:t xml:space="preserve"> (Curvelet Trans), Frisch (FT, Fractal)</w:t>
      </w:r>
      <w:r w:rsidR="00142DAB">
        <w:t xml:space="preserve">, </w:t>
      </w:r>
      <w:proofErr w:type="spellStart"/>
      <w:r w:rsidR="00142DAB">
        <w:t>Altendorf</w:t>
      </w:r>
      <w:proofErr w:type="spellEnd"/>
      <w:r w:rsidR="00142DAB">
        <w:t xml:space="preserve"> (Directional gradients)</w:t>
      </w:r>
      <w:r w:rsidR="00693F73" w:rsidRPr="00693F73">
        <w:t xml:space="preserve"> </w:t>
      </w:r>
      <w:r w:rsidR="00693F73">
        <w:t xml:space="preserve">, </w:t>
      </w:r>
      <w:proofErr w:type="spellStart"/>
      <w:r w:rsidR="00693F73">
        <w:t>Wenyan</w:t>
      </w:r>
      <w:proofErr w:type="spellEnd"/>
      <w:r w:rsidR="00693F73">
        <w:t xml:space="preserve"> (Gray level co-</w:t>
      </w:r>
      <w:proofErr w:type="spellStart"/>
      <w:r w:rsidR="00693F73">
        <w:t>occurence</w:t>
      </w:r>
      <w:proofErr w:type="spellEnd"/>
      <w:r w:rsidR="00693F73">
        <w:t xml:space="preserve">) </w:t>
      </w:r>
      <w:r w:rsidR="002621A6">
        <w:t xml:space="preserve"> etc.) can handle a wide</w:t>
      </w:r>
      <w:r w:rsidR="00ED6A09">
        <w:t xml:space="preserve"> diversity of images, however lack the ability to extract </w:t>
      </w:r>
      <w:r w:rsidR="00142DAB">
        <w:t xml:space="preserve">significant </w:t>
      </w:r>
      <w:r w:rsidR="00ED6A09">
        <w:t>high level fiber based information.</w:t>
      </w:r>
      <w:r w:rsidR="004D4A95">
        <w:t xml:space="preserve"> For example,</w:t>
      </w:r>
      <w:r w:rsidR="004D4A95" w:rsidRPr="00051A7F">
        <w:t xml:space="preserve"> transform</w:t>
      </w:r>
      <w:r w:rsidR="004D4A95">
        <w:t xml:space="preserve"> based methods provide</w:t>
      </w:r>
      <w:r w:rsidR="004D4A95" w:rsidRPr="00051A7F">
        <w:t xml:space="preserve"> general information about fiber size and direction at each point </w:t>
      </w:r>
      <w:r w:rsidR="004D4A95">
        <w:t>in an</w:t>
      </w:r>
      <w:r w:rsidR="004D4A95" w:rsidRPr="00051A7F">
        <w:t xml:space="preserve"> image, but cannot determine the actual fiber</w:t>
      </w:r>
      <w:r w:rsidR="004D4A95">
        <w:t xml:space="preserve"> number, length or</w:t>
      </w:r>
      <w:r w:rsidR="004D4A95" w:rsidRPr="00051A7F">
        <w:t xml:space="preserve"> curvature. The result</w:t>
      </w:r>
      <w:r w:rsidR="004D4A95">
        <w:t xml:space="preserve"> of these</w:t>
      </w:r>
      <w:r w:rsidR="004D4A95" w:rsidRPr="00051A7F">
        <w:t xml:space="preserve"> method</w:t>
      </w:r>
      <w:r w:rsidR="004D4A95">
        <w:t>s</w:t>
      </w:r>
      <w:r w:rsidR="004D4A95" w:rsidRPr="00051A7F">
        <w:t xml:space="preserve"> is not sensitive to</w:t>
      </w:r>
      <w:r w:rsidR="00C05123">
        <w:t>, for example,</w:t>
      </w:r>
      <w:r w:rsidR="004D4A95" w:rsidRPr="00051A7F">
        <w:t xml:space="preserve"> the </w:t>
      </w:r>
      <w:r w:rsidR="004D4A95" w:rsidRPr="00051A7F">
        <w:lastRenderedPageBreak/>
        <w:t>dif</w:t>
      </w:r>
      <w:r w:rsidR="00C05123">
        <w:t xml:space="preserve">ference between randomly oriented </w:t>
      </w:r>
      <w:r w:rsidR="004D4A95" w:rsidRPr="00051A7F">
        <w:t xml:space="preserve">straight fibers </w:t>
      </w:r>
      <w:r w:rsidR="00C05123">
        <w:t>and</w:t>
      </w:r>
      <w:r w:rsidR="004D4A95" w:rsidRPr="00051A7F">
        <w:t xml:space="preserve"> long </w:t>
      </w:r>
      <w:r w:rsidR="00C05123">
        <w:t xml:space="preserve">curvy </w:t>
      </w:r>
      <w:r w:rsidR="004D4A95" w:rsidRPr="00051A7F">
        <w:t>fibers.</w:t>
      </w:r>
      <w:ins w:id="21" w:author="Jeremy Bredfeldt" w:date="2012-10-03T08:37:00Z">
        <w:r w:rsidR="00B91D6B">
          <w:t xml:space="preserve"> They would have difficulty sensing changes to fiber length, curvature or number</w:t>
        </w:r>
      </w:ins>
      <w:ins w:id="22" w:author="Jeremy Bredfeldt" w:date="2012-10-03T08:40:00Z">
        <w:r w:rsidR="00B91D6B">
          <w:t xml:space="preserve"> and would be challenged to identify cellular interactions with individual fibers</w:t>
        </w:r>
      </w:ins>
      <w:ins w:id="23" w:author="Jeremy Bredfeldt" w:date="2012-10-03T08:37:00Z">
        <w:r w:rsidR="00B91D6B">
          <w:t>.</w:t>
        </w:r>
      </w:ins>
      <w:r w:rsidR="004D4A95" w:rsidRPr="00051A7F">
        <w:t xml:space="preserve"> </w:t>
      </w:r>
      <w:r w:rsidR="00C05123">
        <w:t>On the other hand, f</w:t>
      </w:r>
      <w:r w:rsidR="00ED6A09">
        <w:t xml:space="preserve">iber tracking and extraction methods (such as those published by Wu and Stein) </w:t>
      </w:r>
      <w:r w:rsidR="0076794C">
        <w:t xml:space="preserve">have been </w:t>
      </w:r>
      <w:r w:rsidR="000151CD">
        <w:t>developed</w:t>
      </w:r>
      <w:r w:rsidR="0076794C">
        <w:t xml:space="preserve"> to</w:t>
      </w:r>
      <w:r w:rsidR="00ED6A09">
        <w:t xml:space="preserve"> extract high level</w:t>
      </w:r>
      <w:r w:rsidR="003738C3">
        <w:t xml:space="preserve"> fiber information</w:t>
      </w:r>
      <w:r w:rsidR="000151CD">
        <w:t xml:space="preserve"> from images of collagen matrices. These fiber extraction methods enable the automated measurement of </w:t>
      </w:r>
      <w:r w:rsidR="002E6D7F">
        <w:t xml:space="preserve">important </w:t>
      </w:r>
      <w:r w:rsidR="000151CD">
        <w:t>high level parameters such as</w:t>
      </w:r>
      <w:r w:rsidR="00C05123">
        <w:t xml:space="preserve"> fiber length and curvature</w:t>
      </w:r>
      <w:r w:rsidR="003738C3">
        <w:t>, but</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5358F3">
        <w:t>An example of</w:t>
      </w:r>
      <w:r w:rsidR="002F4DC5">
        <w:t xml:space="preserve"> a noisy </w:t>
      </w:r>
      <w:r w:rsidR="002D1DE1">
        <w:t xml:space="preserve">SHG </w:t>
      </w:r>
      <w:r w:rsidR="002F4DC5">
        <w:t xml:space="preserve">image </w:t>
      </w:r>
      <w:r w:rsidR="005358F3">
        <w:t>is</w:t>
      </w:r>
      <w:r w:rsidR="002F4DC5">
        <w:t xml:space="preserve"> shown in</w:t>
      </w:r>
      <w:r w:rsidR="00BF4D89">
        <w:t xml:space="preserve"> </w:t>
      </w:r>
      <w:r w:rsidR="00DD36FB">
        <w:fldChar w:fldCharType="begin"/>
      </w:r>
      <w:r w:rsidR="00BF4D89">
        <w:instrText xml:space="preserve"> REF _Ref335052891 \h </w:instrText>
      </w:r>
      <w:r w:rsidR="00DD36FB">
        <w:fldChar w:fldCharType="separate"/>
      </w:r>
      <w:r w:rsidR="00BF4D89">
        <w:t xml:space="preserve">Figure </w:t>
      </w:r>
      <w:r w:rsidR="00BF4D89">
        <w:rPr>
          <w:noProof/>
        </w:rPr>
        <w:t>2</w:t>
      </w:r>
      <w:r w:rsidR="00DD36FB">
        <w:fldChar w:fldCharType="end"/>
      </w:r>
      <w:r w:rsidR="005358F3">
        <w:t>A. W</w:t>
      </w:r>
      <w:r w:rsidR="00BF4D89">
        <w:t xml:space="preserve">ithout preprocessing, t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Stein 2008)</w:t>
      </w:r>
      <w:r w:rsidR="005358F3">
        <w:t>,</w:t>
      </w:r>
      <w:r w:rsidR="002F4DC5">
        <w:t xml:space="preserve"> produces</w:t>
      </w:r>
      <w:r w:rsidR="000151CD">
        <w:t xml:space="preserve"> many false positive fibers</w:t>
      </w:r>
      <w:r w:rsidR="00BF4D89">
        <w:t xml:space="preserve"> and an overly complex fiber network. </w:t>
      </w:r>
      <w:r w:rsidR="000151CD">
        <w:t>For t</w:t>
      </w:r>
      <w:r w:rsidR="00BF4D89">
        <w:t xml:space="preserve">he dense collagen pattern shown in </w:t>
      </w:r>
      <w:r w:rsidR="00DD36FB">
        <w:fldChar w:fldCharType="begin"/>
      </w:r>
      <w:r w:rsidR="00BF4D89">
        <w:instrText xml:space="preserve"> REF _Ref335052891 \h </w:instrText>
      </w:r>
      <w:r w:rsidR="00DD36FB">
        <w:fldChar w:fldCharType="separate"/>
      </w:r>
      <w:r w:rsidR="00BF4D89">
        <w:t xml:space="preserve">Figure </w:t>
      </w:r>
      <w:r w:rsidR="00BF4D89">
        <w:rPr>
          <w:noProof/>
        </w:rPr>
        <w:t>2</w:t>
      </w:r>
      <w:r w:rsidR="00DD36FB">
        <w:fldChar w:fldCharType="end"/>
      </w:r>
      <w:r w:rsidR="00BF4D89">
        <w:t>B, FIRE extracts erroneous star patterns</w:t>
      </w:r>
      <w:r w:rsidR="002E6D7F">
        <w:t xml:space="preserve"> and fails to identify the most prominent fibers extracted by a human observer</w:t>
      </w:r>
      <w:r w:rsidR="00BF4D89">
        <w:t>.</w:t>
      </w:r>
      <w:r w:rsidR="002F4DC5">
        <w:t xml:space="preserve"> </w:t>
      </w:r>
      <w:r w:rsidR="007C2E02">
        <w:t>Our hypothesis is that with proper</w:t>
      </w:r>
      <w:r w:rsidR="00BF4D89">
        <w:t xml:space="preserve"> preprocessing </w:t>
      </w:r>
      <w:r w:rsidR="007C2E02">
        <w:t>steps</w:t>
      </w:r>
      <w:r w:rsidR="002E6D7F">
        <w:t>,</w:t>
      </w:r>
      <w:r w:rsidR="007C2E02">
        <w:t xml:space="preserve"> significantly improved</w:t>
      </w:r>
      <w:r w:rsidR="00BF4D89">
        <w:t xml:space="preserve"> collagen fiber extraction</w:t>
      </w:r>
      <w:r w:rsidR="007C2E02">
        <w:t xml:space="preserve"> is possible</w:t>
      </w:r>
      <w:r w:rsidR="002D1DE1">
        <w:t xml:space="preserve"> in SHG images of tissue</w:t>
      </w:r>
      <w:r w:rsidR="00BF4D89">
        <w:t>.</w:t>
      </w:r>
    </w:p>
    <w:p w:rsidR="00C32047" w:rsidRDefault="00C32047" w:rsidP="00930BF9">
      <w:pPr>
        <w:keepNext/>
        <w:jc w:val="center"/>
      </w:pPr>
      <w:r>
        <w:rPr>
          <w:noProof/>
          <w:lang w:eastAsia="zh-CN" w:bidi="ar-SA"/>
        </w:rPr>
        <w:lastRenderedPageBreak/>
        <w:drawing>
          <wp:inline distT="0" distB="0" distL="0" distR="0">
            <wp:extent cx="5036029" cy="3303917"/>
            <wp:effectExtent l="19050" t="0" r="0" b="0"/>
            <wp:docPr id="7" name="Picture 6" descr="FiberSegmentations _Fire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FireAlone.png"/>
                    <pic:cNvPicPr/>
                  </pic:nvPicPr>
                  <pic:blipFill>
                    <a:blip r:embed="rId7" cstate="print"/>
                    <a:srcRect l="4003" t="5225" r="32524" b="39187"/>
                    <a:stretch>
                      <a:fillRect/>
                    </a:stretch>
                  </pic:blipFill>
                  <pic:spPr>
                    <a:xfrm>
                      <a:off x="0" y="0"/>
                      <a:ext cx="5036029" cy="3303917"/>
                    </a:xfrm>
                    <a:prstGeom prst="rect">
                      <a:avLst/>
                    </a:prstGeom>
                  </pic:spPr>
                </pic:pic>
              </a:graphicData>
            </a:graphic>
          </wp:inline>
        </w:drawing>
      </w:r>
    </w:p>
    <w:p w:rsidR="002F4DC5" w:rsidRDefault="00C32047" w:rsidP="00C32047">
      <w:pPr>
        <w:pStyle w:val="Caption"/>
      </w:pPr>
      <w:bookmarkStart w:id="24" w:name="_Ref335052891"/>
      <w:r>
        <w:t xml:space="preserve">Figure </w:t>
      </w:r>
      <w:r w:rsidR="00DD36FB">
        <w:fldChar w:fldCharType="begin"/>
      </w:r>
      <w:r w:rsidR="00586826">
        <w:instrText xml:space="preserve"> SEQ Figure \* ARABIC </w:instrText>
      </w:r>
      <w:r w:rsidR="00DD36FB">
        <w:fldChar w:fldCharType="separate"/>
      </w:r>
      <w:r w:rsidR="00CD3387">
        <w:rPr>
          <w:noProof/>
        </w:rPr>
        <w:t>2</w:t>
      </w:r>
      <w:r w:rsidR="00DD36FB">
        <w:rPr>
          <w:noProof/>
        </w:rPr>
        <w:fldChar w:fldCharType="end"/>
      </w:r>
      <w:bookmarkEnd w:id="24"/>
      <w:r>
        <w:t xml:space="preserve">. Fibers extracted by the FIRE algorithm without preprocessing. A and D are the original images, B and E are show manual segmentations of the fibers, D and F show the automatic fiber segmentations that are extracted by the FIRE algorithm. </w:t>
      </w:r>
      <w:r w:rsidR="005358F3">
        <w:t>S</w:t>
      </w:r>
      <w:r w:rsidR="00575043">
        <w:t xml:space="preserve">cale bar </w:t>
      </w:r>
      <w:r w:rsidR="005358F3">
        <w:t>=</w:t>
      </w:r>
      <w:r w:rsidR="00575043">
        <w:t>25 microns.</w:t>
      </w:r>
    </w:p>
    <w:p w:rsidR="007B4F86" w:rsidRDefault="003738C3" w:rsidP="00D87558">
      <w:r>
        <w:t>In this paper, we</w:t>
      </w:r>
      <w:r w:rsidR="00BF4D89">
        <w:t xml:space="preserve"> compare</w:t>
      </w:r>
      <w:r w:rsidR="009E4E68">
        <w:t xml:space="preserve"> four</w:t>
      </w:r>
      <w:r w:rsidR="00BF4D89">
        <w:t xml:space="preserve"> image</w:t>
      </w:r>
      <w:r>
        <w:t xml:space="preserve"> </w:t>
      </w:r>
      <w:r w:rsidR="00BF4D89">
        <w:t>preprocessing techniques</w:t>
      </w:r>
      <w:r>
        <w:t xml:space="preserve"> </w:t>
      </w:r>
      <w:r w:rsidR="009E4E68">
        <w:t>with the ultimate goal of improving the accuracy of high level fiber extraction</w:t>
      </w:r>
      <w:r w:rsidR="00BF4D89">
        <w:t xml:space="preserve"> with an algorithm such as FIRE.</w:t>
      </w:r>
      <w:r>
        <w:t xml:space="preserve"> </w:t>
      </w:r>
      <w:r w:rsidR="00BF4D89">
        <w:t xml:space="preserve"> </w:t>
      </w:r>
      <w:r w:rsidR="009E4E68">
        <w:t xml:space="preserve">The preprocessing techniques we compare are the simple Gaussian filter, the </w:t>
      </w:r>
      <w:r w:rsidR="00A5153A">
        <w:t>SPIRAL-</w:t>
      </w:r>
      <w:r w:rsidR="009E4E68">
        <w:t xml:space="preserve">TVX filter (Harmony </w:t>
      </w:r>
      <w:r w:rsidR="007C2E02">
        <w:t xml:space="preserve">2012 </w:t>
      </w:r>
      <w:r w:rsidR="009E4E68">
        <w:t xml:space="preserve">ref), the </w:t>
      </w:r>
      <w:proofErr w:type="spellStart"/>
      <w:r w:rsidR="009E4E68">
        <w:t>tubeness</w:t>
      </w:r>
      <w:proofErr w:type="spellEnd"/>
      <w:r w:rsidR="009E4E68">
        <w:t xml:space="preserve"> filter (Sato</w:t>
      </w:r>
      <w:r w:rsidR="007C2E02">
        <w:t xml:space="preserve"> 1998</w:t>
      </w:r>
      <w:r w:rsidR="009E4E68">
        <w:t xml:space="preserve"> ref), and a curvelet transform</w:t>
      </w:r>
      <w:r w:rsidR="004802A1">
        <w:t xml:space="preserve"> based</w:t>
      </w:r>
      <w:r w:rsidR="009E4E68">
        <w:t xml:space="preserve"> </w:t>
      </w:r>
      <w:proofErr w:type="spellStart"/>
      <w:r w:rsidR="009E4E68">
        <w:t>denoising</w:t>
      </w:r>
      <w:proofErr w:type="spellEnd"/>
      <w:r w:rsidR="009E4E68">
        <w:t xml:space="preserve"> filter (Stark</w:t>
      </w:r>
      <w:r w:rsidR="007C2E02">
        <w:t xml:space="preserve"> 2002</w:t>
      </w:r>
      <w:r w:rsidR="009E4E68">
        <w:t xml:space="preserve"> ref).</w:t>
      </w:r>
      <w:ins w:id="25" w:author="Jeremy Bredfeldt" w:date="2012-10-03T08:42:00Z">
        <w:r w:rsidR="00B91D6B">
          <w:t xml:space="preserve"> Other than the Gaussian filter, these filters were chosen based on </w:t>
        </w:r>
      </w:ins>
      <w:ins w:id="26" w:author="Jeremy Bredfeldt" w:date="2012-10-03T08:43:00Z">
        <w:r w:rsidR="00CC4546">
          <w:t>their published</w:t>
        </w:r>
        <w:r w:rsidR="00B91D6B">
          <w:t xml:space="preserve"> ability to </w:t>
        </w:r>
        <w:r w:rsidR="00CC4546">
          <w:t xml:space="preserve">highlight edge information in images while simultaneously </w:t>
        </w:r>
      </w:ins>
      <w:ins w:id="27" w:author="Jeremy Bredfeldt" w:date="2012-10-03T08:44:00Z">
        <w:r w:rsidR="00CC4546">
          <w:t xml:space="preserve">suppressing </w:t>
        </w:r>
      </w:ins>
      <w:ins w:id="28" w:author="Jeremy Bredfeldt" w:date="2012-10-03T08:48:00Z">
        <w:r w:rsidR="00CC4546">
          <w:t>spatially uniform</w:t>
        </w:r>
      </w:ins>
      <w:ins w:id="29" w:author="Jeremy Bredfeldt" w:date="2012-10-03T08:44:00Z">
        <w:r w:rsidR="00CC4546">
          <w:t xml:space="preserve"> structures and noise.</w:t>
        </w:r>
      </w:ins>
      <w:r w:rsidR="009E4E68">
        <w:t xml:space="preserve"> </w:t>
      </w:r>
      <w:ins w:id="30" w:author="Jeremy Bredfeldt" w:date="2012-10-03T08:45:00Z">
        <w:r w:rsidR="00CC4546">
          <w:t xml:space="preserve">We have chosen to use the FIRE algorithm based on </w:t>
        </w:r>
      </w:ins>
      <w:ins w:id="31" w:author="Jeremy Bredfeldt" w:date="2012-10-03T08:47:00Z">
        <w:r w:rsidR="00CC4546">
          <w:t xml:space="preserve">evidence of </w:t>
        </w:r>
      </w:ins>
      <w:ins w:id="32" w:author="Jeremy Bredfeldt" w:date="2012-10-03T08:45:00Z">
        <w:r w:rsidR="00CC4546">
          <w:t xml:space="preserve">its </w:t>
        </w:r>
      </w:ins>
      <w:ins w:id="33" w:author="Jeremy Bredfeldt" w:date="2012-10-03T08:46:00Z">
        <w:r w:rsidR="00CC4546">
          <w:t xml:space="preserve">ability to extract fibers from </w:t>
        </w:r>
      </w:ins>
      <w:ins w:id="34" w:author="Jeremy Bredfeldt" w:date="2012-10-03T08:49:00Z">
        <w:r w:rsidR="00CC4546">
          <w:t xml:space="preserve">in-vitro </w:t>
        </w:r>
      </w:ins>
      <w:ins w:id="35" w:author="Jeremy Bredfeldt" w:date="2012-10-03T08:46:00Z">
        <w:r w:rsidR="00CC4546">
          <w:t>collagen</w:t>
        </w:r>
      </w:ins>
      <w:ins w:id="36" w:author="Jeremy Bredfeldt" w:date="2012-10-03T08:47:00Z">
        <w:r w:rsidR="00CC4546">
          <w:t xml:space="preserve"> gel networks and its</w:t>
        </w:r>
      </w:ins>
      <w:ins w:id="37" w:author="Jeremy Bredfeldt" w:date="2012-10-03T08:46:00Z">
        <w:r w:rsidR="00CC4546">
          <w:t xml:space="preserve"> </w:t>
        </w:r>
      </w:ins>
      <w:ins w:id="38" w:author="Jeremy Bredfeldt" w:date="2012-10-03T08:45:00Z">
        <w:r w:rsidR="00CC4546">
          <w:t>availability (</w:t>
        </w:r>
      </w:ins>
      <w:ins w:id="39" w:author="Jeremy Bredfeldt" w:date="2012-10-03T08:46:00Z">
        <w:r w:rsidR="00CC4546">
          <w:t xml:space="preserve">web </w:t>
        </w:r>
      </w:ins>
      <w:ins w:id="40" w:author="Jeremy Bredfeldt" w:date="2012-10-03T08:45:00Z">
        <w:r w:rsidR="00CC4546">
          <w:t>ref)</w:t>
        </w:r>
      </w:ins>
      <w:ins w:id="41" w:author="Jeremy Bredfeldt" w:date="2012-10-03T08:47:00Z">
        <w:r w:rsidR="00CC4546">
          <w:t xml:space="preserve">, however, other fiber extraction </w:t>
        </w:r>
      </w:ins>
      <w:ins w:id="42" w:author="Jeremy Bredfeldt" w:date="2012-10-03T08:49:00Z">
        <w:r w:rsidR="00CC4546">
          <w:t>tools may be substituted</w:t>
        </w:r>
      </w:ins>
      <w:ins w:id="43" w:author="Jeremy Bredfeldt" w:date="2012-10-03T08:50:00Z">
        <w:r w:rsidR="00CC4546">
          <w:t xml:space="preserve"> for the FIRE algorithm</w:t>
        </w:r>
      </w:ins>
      <w:ins w:id="44" w:author="Jeremy Bredfeldt" w:date="2012-10-03T08:49:00Z">
        <w:r w:rsidR="00CC4546">
          <w:t xml:space="preserve">. We have </w:t>
        </w:r>
      </w:ins>
      <w:ins w:id="45" w:author="Jeremy Bredfeldt" w:date="2012-10-03T08:50:00Z">
        <w:r w:rsidR="00CC4546">
          <w:t xml:space="preserve">focused </w:t>
        </w:r>
      </w:ins>
      <w:ins w:id="46" w:author="Jeremy Bredfeldt" w:date="2012-10-03T08:49:00Z">
        <w:r w:rsidR="00CC4546">
          <w:t xml:space="preserve">our analysis </w:t>
        </w:r>
      </w:ins>
      <w:ins w:id="47" w:author="Jeremy Bredfeldt" w:date="2012-10-03T08:50:00Z">
        <w:r w:rsidR="00CC4546">
          <w:t>o</w:t>
        </w:r>
      </w:ins>
      <w:ins w:id="48" w:author="Jeremy Bredfeldt" w:date="2012-10-03T08:49:00Z">
        <w:r w:rsidR="00CC4546">
          <w:t>n 2D</w:t>
        </w:r>
      </w:ins>
      <w:ins w:id="49" w:author="Jeremy Bredfeldt" w:date="2012-10-03T08:50:00Z">
        <w:r w:rsidR="00CC4546">
          <w:t xml:space="preserve"> images, since standard SHG microscopy has difficulty detecting axially aligned fibers (</w:t>
        </w:r>
      </w:ins>
      <w:ins w:id="50" w:author="Jeremy Bredfeldt" w:date="2012-10-03T08:52:00Z">
        <w:r w:rsidR="00CC4546">
          <w:t>ref</w:t>
        </w:r>
      </w:ins>
      <w:ins w:id="51" w:author="Jeremy Bredfeldt" w:date="2012-10-03T09:14:00Z">
        <w:r w:rsidR="003D6CD6">
          <w:t xml:space="preserve"> Yew 2006, 2007</w:t>
        </w:r>
      </w:ins>
      <w:ins w:id="52" w:author="Jeremy Bredfeldt" w:date="2012-10-03T08:50:00Z">
        <w:r w:rsidR="00CC4546">
          <w:t>)</w:t>
        </w:r>
      </w:ins>
      <w:ins w:id="53" w:author="Jeremy Bredfeldt" w:date="2012-10-03T08:49:00Z">
        <w:r w:rsidR="00CC4546">
          <w:t xml:space="preserve">, however </w:t>
        </w:r>
      </w:ins>
      <w:ins w:id="54" w:author="Jeremy Bredfeldt" w:date="2012-10-03T08:52:00Z">
        <w:r w:rsidR="00CC4546">
          <w:t xml:space="preserve">our </w:t>
        </w:r>
      </w:ins>
      <w:ins w:id="55" w:author="Jeremy Bredfeldt" w:date="2012-10-03T09:05:00Z">
        <w:r w:rsidR="007D2CC9">
          <w:t>methods may be naturally extended to 3D</w:t>
        </w:r>
      </w:ins>
      <w:ins w:id="56" w:author="Jeremy Bredfeldt" w:date="2012-10-03T09:06:00Z">
        <w:r w:rsidR="007D2CC9">
          <w:t xml:space="preserve"> without significant alteration</w:t>
        </w:r>
      </w:ins>
      <w:ins w:id="57" w:author="Jeremy Bredfeldt" w:date="2012-10-03T09:05:00Z">
        <w:r w:rsidR="007D2CC9">
          <w:t>.</w:t>
        </w:r>
      </w:ins>
      <w:ins w:id="58" w:author="Jeremy Bredfeldt" w:date="2012-10-03T08:52:00Z">
        <w:r w:rsidR="00CC4546">
          <w:t xml:space="preserve"> </w:t>
        </w:r>
      </w:ins>
      <w:r w:rsidR="00D522DB">
        <w:t>We demonstrate here that the application</w:t>
      </w:r>
      <w:r w:rsidR="007C2E02">
        <w:t xml:space="preserve"> of</w:t>
      </w:r>
      <w:r w:rsidR="00D522DB">
        <w:t xml:space="preserve"> curvelet transform</w:t>
      </w:r>
      <w:r w:rsidR="009E4E68">
        <w:t xml:space="preserve"> </w:t>
      </w:r>
      <w:proofErr w:type="spellStart"/>
      <w:r w:rsidR="009E4E68">
        <w:t>denoising</w:t>
      </w:r>
      <w:proofErr w:type="spellEnd"/>
      <w:r w:rsidR="00D522DB">
        <w:t xml:space="preserve"> as a preprocessing step for FIRE fiber extraction, </w:t>
      </w:r>
      <w:r w:rsidR="009E4E68">
        <w:t xml:space="preserve">a process we call CT-FIRE, </w:t>
      </w:r>
      <w:r w:rsidR="00D522DB">
        <w:t xml:space="preserve">performs more accurate fiber </w:t>
      </w:r>
      <w:r w:rsidR="00D522DB">
        <w:lastRenderedPageBreak/>
        <w:t xml:space="preserve">segmentations than </w:t>
      </w:r>
      <w:r w:rsidR="009E4E68">
        <w:t>any of the other techniques we investigated</w:t>
      </w:r>
      <w:r w:rsidR="002E6D7F">
        <w:t>,</w:t>
      </w:r>
      <w:r w:rsidR="006D2CA5">
        <w:t xml:space="preserve"> in a variety of collagen images of </w:t>
      </w:r>
      <w:r w:rsidR="007C2E02">
        <w:t xml:space="preserve">human </w:t>
      </w:r>
      <w:r w:rsidR="006D2CA5">
        <w:t>breast</w:t>
      </w:r>
      <w:r w:rsidR="007C2E02">
        <w:t xml:space="preserve"> and mouse mammary</w:t>
      </w:r>
      <w:r w:rsidR="006D2CA5">
        <w:t xml:space="preserve"> tissue. We</w:t>
      </w:r>
      <w:r w:rsidR="00D522DB">
        <w:t xml:space="preserve"> then show that </w:t>
      </w:r>
      <w:r w:rsidR="006D2CA5">
        <w:t>CT-FIRE accurately extracts fiber information from a collection of synthetic test images where the true segmentation is well-defined.</w:t>
      </w:r>
    </w:p>
    <w:p w:rsidR="009E4E68" w:rsidRDefault="00D108DB" w:rsidP="00D87558">
      <w:r>
        <w:t xml:space="preserve">This paper is organized as follows. </w:t>
      </w:r>
      <w:r w:rsidR="009E4E68">
        <w:t xml:space="preserve">Section 2  </w:t>
      </w:r>
      <w:r w:rsidR="002E6D7F">
        <w:t xml:space="preserve">gives a brief description of the FIRE algorithm, </w:t>
      </w:r>
      <w:r>
        <w:t xml:space="preserve">describes preprocessing </w:t>
      </w:r>
      <w:r w:rsidR="009E4E68">
        <w:t>algorithm implementation</w:t>
      </w:r>
      <w:r>
        <w:t>s</w:t>
      </w:r>
      <w:r w:rsidR="009E4E68">
        <w:t>, how each image was manually segmented, how the image segmentation was evaluated, and finally how the synthetic test images were cre</w:t>
      </w:r>
      <w:r>
        <w:t xml:space="preserve">ated and evaluated. In section 3, we </w:t>
      </w:r>
      <w:r w:rsidR="00D51154">
        <w:t xml:space="preserve">compare the ability of the four preprocessing algorithms to extract fiber information by comparing their agreement to a panel of human observers. We also highlight the ability of CT-FIRE to extract accurate collagen information from synthetic test cases. </w:t>
      </w:r>
      <w:r>
        <w:t>In the fourth section we discuss our results and in the fifth section</w:t>
      </w:r>
      <w:r w:rsidR="005358F3">
        <w:t xml:space="preserve"> conclude by describing</w:t>
      </w:r>
      <w:r>
        <w:t xml:space="preserve"> the future directions of our research.</w:t>
      </w:r>
    </w:p>
    <w:p w:rsidR="00C123DD" w:rsidDel="003D6CD6" w:rsidRDefault="00C123DD" w:rsidP="00D87558">
      <w:pPr>
        <w:rPr>
          <w:del w:id="59" w:author="Jeremy Bredfeldt" w:date="2012-10-03T09:09:00Z"/>
        </w:rPr>
      </w:pPr>
      <w:del w:id="60" w:author="Jeremy Bredfeldt" w:date="2012-10-03T09:09:00Z">
        <w:r w:rsidDel="003D6CD6">
          <w:delText>(Need to mention 2D vs 3D . . .</w:delText>
        </w:r>
        <w:r w:rsidR="005358F3" w:rsidDel="003D6CD6">
          <w:delText>maybe in discussion</w:delText>
        </w:r>
        <w:r w:rsidDel="003D6CD6">
          <w:delText>)</w:delText>
        </w:r>
      </w:del>
    </w:p>
    <w:p w:rsidR="000A4305" w:rsidRDefault="000A4305" w:rsidP="000A4305">
      <w:pPr>
        <w:pStyle w:val="Heading1"/>
      </w:pPr>
      <w:bookmarkStart w:id="61" w:name="_Toc335398070"/>
      <w:r>
        <w:t>Methods</w:t>
      </w:r>
      <w:bookmarkEnd w:id="61"/>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w:t>
      </w:r>
      <w:proofErr w:type="spellStart"/>
      <w:r>
        <w:t>algorithm</w:t>
      </w:r>
      <w:r w:rsidR="00D51154">
        <w:t>can</w:t>
      </w:r>
      <w:proofErr w:type="spellEnd"/>
      <w:r w:rsidR="00D51154">
        <w:t xml:space="preserve"> be found in reference</w:t>
      </w:r>
      <w:r>
        <w:t xml:space="preserve"> (Stein 2008).</w:t>
      </w:r>
    </w:p>
    <w:p w:rsidR="007C2E02" w:rsidRDefault="007C2E02" w:rsidP="007C2E02">
      <w:pPr>
        <w:pStyle w:val="Heading2"/>
      </w:pPr>
      <w:bookmarkStart w:id="62" w:name="_Toc335398071"/>
      <w:r>
        <w:t>FIRE Algorithm</w:t>
      </w:r>
      <w:bookmarkEnd w:id="62"/>
    </w:p>
    <w:p w:rsidR="007C2E02" w:rsidRDefault="007C2E02" w:rsidP="007C2E02">
      <w:r>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stance from th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t xml:space="preserve">Short fiber branches are then pruned </w:t>
      </w:r>
      <w:r w:rsidRPr="008A547C">
        <w:t>and</w:t>
      </w:r>
      <w:r>
        <w:t xml:space="preserve"> fibers are linked</w:t>
      </w:r>
      <w:r w:rsidRPr="008A547C">
        <w:t xml:space="preserve"> based on the fiber length, fiber direction and </w:t>
      </w:r>
      <w:r w:rsidRPr="008A547C">
        <w:lastRenderedPageBreak/>
        <w:t>the distance between adjacent fibers. In the associated software(</w:t>
      </w:r>
      <w:r>
        <w:t xml:space="preserve">which </w:t>
      </w:r>
      <w:r w:rsidRPr="008A547C">
        <w:t>can be downloaded from</w:t>
      </w:r>
      <w:r>
        <w:t xml:space="preserve"> ref</w:t>
      </w:r>
      <w:r w:rsidRPr="008A547C">
        <w:t>), there are about 20 adjustable parameters. However, in practical application, given the default 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confocal reflectance and confocal fluorescence images of in-vitro collagen gels, but has not been applied to extract collagen fibers from SHG images of tissue.</w:t>
      </w:r>
    </w:p>
    <w:p w:rsidR="007C2E02" w:rsidRPr="007C2E02" w:rsidRDefault="007C2E02" w:rsidP="007C2E02">
      <w:r>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t xml:space="preserve"> the first FIRE threshold used for creating the initial binary image. This threshold was hand optimized to produce the highest quality fiber extractions across all test cases.</w:t>
      </w:r>
    </w:p>
    <w:p w:rsidR="00222BD7" w:rsidRDefault="00222BD7" w:rsidP="007E7905">
      <w:pPr>
        <w:pStyle w:val="Heading2"/>
      </w:pPr>
      <w:bookmarkStart w:id="63" w:name="_Toc335398072"/>
      <w:r>
        <w:t>Preprocessing Algorithms</w:t>
      </w:r>
      <w:bookmarkEnd w:id="63"/>
    </w:p>
    <w:p w:rsidR="007C2E02" w:rsidRP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p>
    <w:p w:rsidR="00222BD7" w:rsidRDefault="00222BD7" w:rsidP="007E7905">
      <w:pPr>
        <w:pStyle w:val="Heading3"/>
      </w:pPr>
      <w:bookmarkStart w:id="64" w:name="_Toc335398073"/>
      <w:r>
        <w:t>Gaussian</w:t>
      </w:r>
      <w:bookmarkEnd w:id="64"/>
    </w:p>
    <w:p w:rsidR="007E7905" w:rsidRPr="007E7905" w:rsidRDefault="007E7905" w:rsidP="007E7905">
      <w:r>
        <w:t>A simple 2-D Gaussian filter, whose standard deviation was matched to th</w:t>
      </w:r>
      <w:commentRangeStart w:id="65"/>
      <w:r>
        <w:t xml:space="preserve">e average width of </w:t>
      </w:r>
      <w:r w:rsidR="00A5153A">
        <w:t xml:space="preserve">the </w:t>
      </w:r>
      <w:r>
        <w:t>collagen fibers in our images of 1.5 microns</w:t>
      </w:r>
      <w:commentRangeEnd w:id="65"/>
      <w:r w:rsidR="00EF41E6">
        <w:rPr>
          <w:rStyle w:val="CommentReference"/>
        </w:rPr>
        <w:commentReference w:id="65"/>
      </w:r>
      <w:r w:rsidR="004330EA">
        <w:t xml:space="preserve">, was used as a baseline </w:t>
      </w:r>
      <w:r>
        <w:t>for comparison</w:t>
      </w:r>
      <w:r w:rsidR="004330EA">
        <w:t xml:space="preserve"> against the other more advanced filters</w:t>
      </w:r>
      <w:r>
        <w:t>.</w:t>
      </w:r>
    </w:p>
    <w:p w:rsidR="00222BD7" w:rsidRDefault="00A5153A" w:rsidP="007E7905">
      <w:pPr>
        <w:pStyle w:val="Heading3"/>
      </w:pPr>
      <w:bookmarkStart w:id="66" w:name="_Toc335398074"/>
      <w:r>
        <w:t>SPIRAL-</w:t>
      </w:r>
      <w:r w:rsidR="00222BD7">
        <w:t xml:space="preserve"> TV</w:t>
      </w:r>
      <w:bookmarkEnd w:id="66"/>
    </w:p>
    <w:p w:rsidR="00A95C9D" w:rsidRDefault="000151CD" w:rsidP="00A5153A">
      <w:r>
        <w:t>The SPIRAL-TV</w:t>
      </w:r>
      <w:r w:rsidR="00590C6B">
        <w:t xml:space="preserve"> algorithm</w:t>
      </w:r>
      <w:r w:rsidR="00A5153A">
        <w:t xml:space="preserve">, by </w:t>
      </w:r>
      <w:proofErr w:type="spellStart"/>
      <w:r w:rsidR="00A5153A">
        <w:t>Harmany</w:t>
      </w:r>
      <w:proofErr w:type="spellEnd"/>
      <w:r w:rsidR="00A5153A">
        <w:t xml:space="preserve"> et. al. (</w:t>
      </w:r>
      <w:proofErr w:type="spellStart"/>
      <w:r w:rsidR="00A5153A">
        <w:t>Harmany</w:t>
      </w:r>
      <w:proofErr w:type="spellEnd"/>
      <w:r w:rsidR="00A5153A">
        <w:t xml:space="preserve"> 2012)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and has applications in compressed sensing, nuclear medicine </w:t>
      </w:r>
      <w:proofErr w:type="spellStart"/>
      <w:r w:rsidR="00AB729C">
        <w:t>tomographic</w:t>
      </w:r>
      <w:proofErr w:type="spellEnd"/>
      <w:r w:rsidR="00AB729C">
        <w:t xml:space="preserve"> reconstruction and </w:t>
      </w:r>
      <w:proofErr w:type="spellStart"/>
      <w:r w:rsidR="00AB729C">
        <w:t>superresolution</w:t>
      </w:r>
      <w:proofErr w:type="spellEnd"/>
      <w:r w:rsidR="00AB729C">
        <w:t xml:space="preserve">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minimi</w:t>
      </w:r>
      <w:r w:rsidR="00A95C9D">
        <w:t>zation problem given by</w:t>
      </w:r>
    </w:p>
    <w:p w:rsidR="00A95C9D" w:rsidRDefault="00DD36FB"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Possion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w:t>
      </w:r>
      <w:proofErr w:type="spellStart"/>
      <w:r>
        <w:t>seminorm</w:t>
      </w:r>
      <w:proofErr w:type="spellEnd"/>
      <w:r w:rsidR="008343DF">
        <w:t xml:space="preserve"> penalty scheme</w:t>
      </w:r>
      <w:r>
        <w:t xml:space="preserve">. </w:t>
      </w:r>
      <w:r w:rsidR="008343DF">
        <w:t>SPIRAL-TV</w:t>
      </w:r>
      <w:r w:rsidR="005358F3">
        <w:t>X</w:t>
      </w:r>
      <w:r w:rsidR="008343DF">
        <w:t xml:space="preserve"> was shown to </w:t>
      </w:r>
      <w:r w:rsidR="00537AA1">
        <w:t xml:space="preserve">perform well at </w:t>
      </w:r>
      <w:r w:rsidR="008343DF">
        <w:t>highlight</w:t>
      </w:r>
      <w:r w:rsidR="00537AA1">
        <w:t>ing</w:t>
      </w:r>
      <w:r w:rsidR="008343DF">
        <w:t xml:space="preserve"> strong edges in images</w:t>
      </w:r>
      <w:r w:rsidR="00537AA1">
        <w:t xml:space="preserve"> and smooth noise in low gradient areas</w:t>
      </w:r>
      <w:r w:rsidR="00DD0AF0">
        <w:t xml:space="preserve"> (</w:t>
      </w:r>
      <w:proofErr w:type="spellStart"/>
      <w:r w:rsidR="00DD0AF0">
        <w:t>Harmany</w:t>
      </w:r>
      <w:proofErr w:type="spellEnd"/>
      <w:r w:rsidR="00DD0AF0">
        <w:t xml:space="preserve"> ref)</w:t>
      </w:r>
      <w:r w:rsidR="00537AA1">
        <w:t xml:space="preserve">. </w:t>
      </w:r>
      <w:r w:rsidR="00A95C9D">
        <w:t xml:space="preserve">The designers of this algorithm have tested it on noisy computed tomography reconstruction data however </w:t>
      </w:r>
      <w:r w:rsidR="008343DF">
        <w:t>it</w:t>
      </w:r>
      <w:r w:rsidR="00A95C9D">
        <w:t xml:space="preserve"> has not been applied to preprocessing for fiber extraction from SHG images.</w:t>
      </w:r>
    </w:p>
    <w:p w:rsidR="00222BD7" w:rsidRDefault="00222BD7" w:rsidP="007E7905">
      <w:pPr>
        <w:pStyle w:val="Heading3"/>
      </w:pPr>
      <w:bookmarkStart w:id="67" w:name="_Toc335398075"/>
      <w:proofErr w:type="spellStart"/>
      <w:r>
        <w:t>tubeness</w:t>
      </w:r>
      <w:proofErr w:type="spellEnd"/>
      <w:r>
        <w:t xml:space="preserve"> filter</w:t>
      </w:r>
      <w:bookmarkEnd w:id="67"/>
    </w:p>
    <w:p w:rsidR="00542709" w:rsidRDefault="00C123DD" w:rsidP="00590C6B">
      <w:r>
        <w:t xml:space="preserve">The </w:t>
      </w:r>
      <w:proofErr w:type="spellStart"/>
      <w:r>
        <w:t>tubeness</w:t>
      </w:r>
      <w:proofErr w:type="spellEnd"/>
      <w:r>
        <w:t xml:space="preserve"> filter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A16A3">
        <w:t xml:space="preserve"> (</w:t>
      </w:r>
      <w:proofErr w:type="spellStart"/>
      <w:r w:rsidR="00EA16A3">
        <w:t>Schindelin</w:t>
      </w:r>
      <w:proofErr w:type="spellEnd"/>
      <w:r w:rsidR="00EA16A3">
        <w:t xml:space="preserve"> 2012, </w:t>
      </w:r>
      <w:proofErr w:type="spellStart"/>
      <w:r w:rsidR="00EA16A3">
        <w:t>NatMeth</w:t>
      </w:r>
      <w:proofErr w:type="spellEnd"/>
      <w:r>
        <w:t xml:space="preserve">) and is based on the work published by Sato et. al. (1998).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 (</w:t>
      </w:r>
      <w:r w:rsidR="00EA16A3">
        <w:t xml:space="preserve">Sato '98, </w:t>
      </w:r>
      <w:proofErr w:type="spellStart"/>
      <w:r w:rsidR="00EA16A3">
        <w:t>Longair</w:t>
      </w:r>
      <w:proofErr w:type="spellEnd"/>
      <w:r w:rsidR="00EA16A3">
        <w:t xml:space="preserve"> 2011</w:t>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EA16A3">
        <w:t>matched to the width of the fiber</w:t>
      </w:r>
      <w:r w:rsidR="00542709">
        <w:t>.</w:t>
      </w:r>
      <w:r w:rsidR="00EA16A3">
        <w:t xml:space="preserve"> </w:t>
      </w:r>
      <w:r w:rsidR="00542709">
        <w:t>Next</w:t>
      </w:r>
      <w:r w:rsidR="00DD0AF0">
        <w:t>,</w:t>
      </w:r>
      <w:r w:rsidR="007924B1">
        <w:t xml:space="preserve"> the Hessian</w:t>
      </w:r>
      <w:r w:rsidR="00542709">
        <w:t xml:space="preserve"> is computed at each point in the image and the eigenvalues</w:t>
      </w:r>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DD36FB"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68" w:name="_Toc335398076"/>
      <w:r>
        <w:t>C</w:t>
      </w:r>
      <w:r w:rsidR="00222BD7">
        <w:t>urvelet filter</w:t>
      </w:r>
      <w:bookmarkEnd w:id="68"/>
    </w:p>
    <w:p w:rsidR="001426D3" w:rsidRDefault="0003233D" w:rsidP="00C46D0D">
      <w:r>
        <w:lastRenderedPageBreak/>
        <w:t>W</w:t>
      </w:r>
      <w:r w:rsidR="00DC63FB">
        <w:t xml:space="preserve">e have implemented a </w:t>
      </w:r>
      <w:proofErr w:type="spellStart"/>
      <w:r w:rsidR="00DC63FB">
        <w:t>denoising</w:t>
      </w:r>
      <w:proofErr w:type="spellEnd"/>
      <w:r w:rsidR="00DC63FB">
        <w:t xml:space="preserve"> filter based on the 2-D curvelet transform. The curvelet transform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proofErr w:type="spellStart"/>
      <w:r w:rsidR="00DC72CB">
        <w:t>Candes</w:t>
      </w:r>
      <w:proofErr w:type="spellEnd"/>
      <w:r w:rsidR="00DC72CB">
        <w:t xml:space="preserve"> 1999 ref)</w:t>
      </w:r>
      <w:r w:rsidR="00DC63FB">
        <w:t xml:space="preserve"> </w:t>
      </w:r>
      <w:r>
        <w:t xml:space="preserve">as an alternative to wavelet methods </w:t>
      </w:r>
      <w:r w:rsidR="00DC63FB">
        <w:t>for enhancing edges and lines in noisy images.</w:t>
      </w:r>
      <w:r w:rsidR="0055075D">
        <w:t xml:space="preserve"> Our group has recently reported on the successful use of the curvelet transform for finding fiber alignment information in SHG images of collagen (</w:t>
      </w:r>
      <w:proofErr w:type="spellStart"/>
      <w:r w:rsidR="0055075D">
        <w:t>Pehlke</w:t>
      </w:r>
      <w:proofErr w:type="spellEnd"/>
      <w:r w:rsidR="0055075D">
        <w:t xml:space="preserve"> ref). Here we report on the use of the curvelet transform as a preprocessing step to</w:t>
      </w:r>
      <w:r w:rsidR="00B95910">
        <w:t xml:space="preserve"> high level</w:t>
      </w:r>
      <w:r w:rsidR="0055075D">
        <w:t xml:space="preserve"> fiber extraction. Briefly, the curvelet transform</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curvelet is </w:t>
      </w:r>
      <w:r w:rsidR="000622BA">
        <w:t xml:space="preserve">described in (Stark 2002) and is </w:t>
      </w:r>
      <w:r w:rsidR="001426D3">
        <w:t>given by</w:t>
      </w:r>
    </w:p>
    <w:p w:rsidR="001426D3" w:rsidRDefault="00DD36FB"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r>
        <w:t xml:space="preserve">Curvelet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curvelet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55075D">
        <w:t xml:space="preserve"> (Stark 2002). Our </w:t>
      </w:r>
      <w:proofErr w:type="spellStart"/>
      <w:r w:rsidR="0055075D">
        <w:t>denoising</w:t>
      </w:r>
      <w:proofErr w:type="spellEnd"/>
      <w:r w:rsidR="0055075D">
        <w:t xml:space="preserve"> </w:t>
      </w:r>
      <w:r w:rsidR="000622BA">
        <w:t>implementation</w:t>
      </w:r>
      <w:r w:rsidR="0055075D">
        <w:t xml:space="preserve"> reconstructs images using the top </w:t>
      </w:r>
      <w:r w:rsidR="00C074BD">
        <w:t>20%</w:t>
      </w:r>
      <w:r w:rsidR="0055075D">
        <w:t xml:space="preserve"> of </w:t>
      </w:r>
      <w:r w:rsidR="00DD0AF0">
        <w:t xml:space="preserve">curvelet </w:t>
      </w:r>
      <w:r w:rsidR="0055075D">
        <w:t>coefficients from the intermediate scales 4, 5, and 6</w:t>
      </w:r>
      <w:r w:rsidR="00B9102B">
        <w:t xml:space="preserve"> with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057C0D">
        <w:t xml:space="preserve"> due to the high noise content present at this scale. The </w:t>
      </w:r>
      <w:r w:rsidR="001B1912">
        <w:t xml:space="preserve">coarser </w:t>
      </w:r>
      <w:r w:rsidR="00057C0D">
        <w:t>scales (1-3) did not represent the size of the fibers in our images and were therefore discarded.</w:t>
      </w:r>
    </w:p>
    <w:p w:rsidR="00222BD7" w:rsidRDefault="00222BD7" w:rsidP="007E7905">
      <w:pPr>
        <w:pStyle w:val="Heading2"/>
      </w:pPr>
      <w:bookmarkStart w:id="69" w:name="_Toc335398077"/>
      <w:r>
        <w:t xml:space="preserve">Test case selection and </w:t>
      </w:r>
      <w:r w:rsidR="00910FD9">
        <w:t>segmentation evaluation</w:t>
      </w:r>
      <w:bookmarkEnd w:id="69"/>
    </w:p>
    <w:p w:rsidR="00640CF9" w:rsidRDefault="00222BD7">
      <w:r>
        <w:t xml:space="preserve">Image segmentation quality was evaluated by comparison with expert human segmentation on 25 real test case images. Twenty of the images were of human breast tissue and five of the images were of mouse mammary tissue. Ten of the images were captured using a forward SHG microscope </w:t>
      </w:r>
      <w:r>
        <w:lastRenderedPageBreak/>
        <w:t xml:space="preserve">configuration, and 15 of the images were captured with a backward generated SHG configuration. Fifteen of the test cases represented SNR and contrast challenged imaging situations, while 10 of the images represented dense collagen situations. Within the 25 test images, the human observers </w:t>
      </w:r>
      <w:r w:rsidR="00910FD9">
        <w:t>were asked to manually segment all fibers in each of the test images</w:t>
      </w:r>
      <w:r>
        <w:t>.</w:t>
      </w:r>
      <w:r w:rsidR="00910FD9">
        <w:t xml:space="preserve"> The images were annotated using the </w:t>
      </w:r>
      <w:proofErr w:type="spellStart"/>
      <w:r w:rsidR="00910FD9">
        <w:t>ImageJ</w:t>
      </w:r>
      <w:proofErr w:type="spellEnd"/>
      <w:r w:rsidR="00910FD9">
        <w:t xml:space="preserve"> ROI Manager. The ROIs for each of the test cases were saved for each of the 3 observers. These ROIs were then read into Matlab using the </w:t>
      </w:r>
      <w:proofErr w:type="spellStart"/>
      <w:r w:rsidR="00910FD9">
        <w:t>Miji</w:t>
      </w:r>
      <w:proofErr w:type="spellEnd"/>
      <w:r w:rsidR="00910FD9">
        <w:t xml:space="preserve"> toolbox</w:t>
      </w:r>
      <w:r w:rsidR="004A0EC6">
        <w:t xml:space="preserve"> (ref)</w:t>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automated fibers, and unassociated manual fibers respectively</w:t>
      </w:r>
      <w:r w:rsidR="00B63D5B">
        <w:t xml:space="preserve"> for each test case</w:t>
      </w:r>
      <w:r w:rsidR="00910FD9">
        <w:t xml:space="preserve">. </w:t>
      </w:r>
      <w:r w:rsidR="00640CF9">
        <w:t xml:space="preserve">Precision and recall were computed as </w:t>
      </w:r>
      <m:oMath>
        <m:r>
          <w:rPr>
            <w:rFonts w:ascii="Cambria Math" w:hAnsi="Cambria Math"/>
          </w:rPr>
          <m:t>Precis</m:t>
        </m:r>
        <m:r>
          <w:rPr>
            <w:rFonts w:ascii="Cambria Math" w:hAnsi="Cambria Math"/>
          </w:rPr>
          <m:t>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ver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Then the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result was averaged over all observers and the standard deviation between observers was computed.</w:t>
      </w:r>
    </w:p>
    <w:p w:rsidR="00222BD7" w:rsidRDefault="00222BD7" w:rsidP="007E7905">
      <w:pPr>
        <w:pStyle w:val="Heading2"/>
      </w:pPr>
      <w:bookmarkStart w:id="70" w:name="_Toc335398078"/>
      <w:r>
        <w:t>Simulated test cases</w:t>
      </w:r>
      <w:bookmarkEnd w:id="70"/>
    </w:p>
    <w:p w:rsidR="00693A7E" w:rsidRDefault="00222BD7">
      <w:r>
        <w:lastRenderedPageBreak/>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by Stein (2008). </w:t>
      </w:r>
      <w:r w:rsidR="00D431FF">
        <w:t xml:space="preserve">Fibers are drawn into the image one at a time. The initial position and direction of each fiber is selected 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71" w:name="_Toc335398079"/>
      <w:r>
        <w:t>Results</w:t>
      </w:r>
      <w:bookmarkEnd w:id="71"/>
    </w:p>
    <w:p w:rsidR="000A4305" w:rsidRDefault="008553A1" w:rsidP="000A4305">
      <w:r>
        <w:t xml:space="preserve">The segmentation results for a selection of representative test cases are shown in </w:t>
      </w:r>
      <w:r w:rsidR="00DD36FB">
        <w:fldChar w:fldCharType="begin"/>
      </w:r>
      <w:r>
        <w:instrText xml:space="preserve"> REF _Ref332804357 \h </w:instrText>
      </w:r>
      <w:r w:rsidR="00DD36FB">
        <w:fldChar w:fldCharType="separate"/>
      </w:r>
      <w:r>
        <w:t xml:space="preserve">Figure </w:t>
      </w:r>
      <w:r>
        <w:rPr>
          <w:noProof/>
        </w:rPr>
        <w:t>3</w:t>
      </w:r>
      <w:r w:rsidR="00DD36FB">
        <w:fldChar w:fldCharType="end"/>
      </w:r>
      <w:r>
        <w:t>. Each row</w:t>
      </w:r>
      <w:r w:rsidR="00464FDF">
        <w:t xml:space="preserve"> in the figure</w:t>
      </w:r>
      <w:r>
        <w:t xml:space="preserve"> is a different test case, while each column represents a different method of fiber segmentation. Column 1 shows the original images with no overlaid segmentations. Columns 2 through 6 show the original image with overlays of the manual, </w:t>
      </w:r>
      <w:proofErr w:type="spellStart"/>
      <w:r w:rsidR="00BD49D9">
        <w:t>gaussian</w:t>
      </w:r>
      <w:proofErr w:type="spellEnd"/>
      <w:r w:rsidR="00BD49D9">
        <w:t xml:space="preserve"> filter, </w:t>
      </w:r>
      <w:r w:rsidR="00A5153A">
        <w:t>SPIRAL-</w:t>
      </w:r>
      <w:r w:rsidR="00BD49D9">
        <w:t xml:space="preserve">TVX filter, </w:t>
      </w:r>
      <w:proofErr w:type="spellStart"/>
      <w:r>
        <w:t>tubeness</w:t>
      </w:r>
      <w:proofErr w:type="spellEnd"/>
      <w:r w:rsidR="00BD49D9">
        <w:t xml:space="preserve"> filter</w:t>
      </w:r>
      <w:r>
        <w:t xml:space="preserve">, </w:t>
      </w:r>
      <w:r w:rsidR="00BD49D9">
        <w:t xml:space="preserve">and </w:t>
      </w:r>
      <w:r>
        <w:t>curvelet</w:t>
      </w:r>
      <w:r w:rsidR="00BD49D9">
        <w:t xml:space="preserve"> filter</w:t>
      </w:r>
      <w:r>
        <w:t xml:space="preserve"> segmentations respectively</w:t>
      </w:r>
      <w:r w:rsidR="00BD49D9">
        <w:t>, where FIRE was performed following each of the filter preprocessing steps</w:t>
      </w:r>
      <w:r>
        <w:t xml:space="preserve">. </w:t>
      </w:r>
      <w:r w:rsidR="00464FDF">
        <w:t>Although we had 3 observers manually segment each of the test cases, t</w:t>
      </w:r>
      <w:r>
        <w:t>he manual segmentati</w:t>
      </w:r>
      <w:r w:rsidR="00464FDF">
        <w:t>ons shown in column 2 represent</w:t>
      </w:r>
      <w:r>
        <w:t xml:space="preserve"> the segmentation</w:t>
      </w:r>
      <w:r w:rsidR="00095429">
        <w:t>s</w:t>
      </w:r>
      <w:r>
        <w:t xml:space="preserve"> of a single observer.</w:t>
      </w:r>
      <w:r w:rsidR="00095429">
        <w:t xml:space="preserve"> Each tile in figure 3 is a 128 by 128 pixel crop of a larger image. </w:t>
      </w:r>
      <w:r>
        <w:t xml:space="preserve"> </w:t>
      </w:r>
      <w:r w:rsidR="00095429">
        <w:t>The test cases in rows A and B were taken with a backward SHG microscope, and are images of five micron thick sections of Invasive Ductal Carcinoma.</w:t>
      </w:r>
      <w:r w:rsidR="004076DD">
        <w:t xml:space="preserve"> The test case in row C was taken with a backward SHG microscope and is an image of a resected mouse mammary tumor. The test cases in rows D and E were taken with a forward SHG microscope and are images of five micron this sections of Ductal Carcinoma In-Situ. Even though the</w:t>
      </w:r>
      <w:r w:rsidR="00095429">
        <w:t xml:space="preserve"> images </w:t>
      </w:r>
      <w:r w:rsidR="004076DD">
        <w:t xml:space="preserve">in row A and B </w:t>
      </w:r>
      <w:r w:rsidR="00095429">
        <w:lastRenderedPageBreak/>
        <w:t>have a fairly low signal to noise ratio, their results from each of the four algorithms are</w:t>
      </w:r>
      <w:r w:rsidR="00EE2090">
        <w:t xml:space="preserve"> comparably similar</w:t>
      </w:r>
      <w:r w:rsidR="00095429">
        <w:t>.</w:t>
      </w:r>
      <w:r w:rsidR="00EE2090">
        <w:t xml:space="preserve"> For example, in the lower left corner of test case A, we can see that all methods at least partially segmented the long curved fiber indicated by the arrow.</w:t>
      </w:r>
      <w:r w:rsidR="00095429">
        <w:t xml:space="preserve"> </w:t>
      </w:r>
      <w:r w:rsidR="008C23F5">
        <w:t xml:space="preserve">However, if we look at the area in case C indicated by the arrow, where 3 fibers run in parallel producing a relative plateau in signal level, we see that the Gaussian and </w:t>
      </w:r>
      <w:r w:rsidR="00A5153A">
        <w:t>SPIRAL-</w:t>
      </w:r>
      <w:r w:rsidR="008C23F5">
        <w:t>TVX filters lose the ability to find fiber centers and begin to produce false star patterns.</w:t>
      </w:r>
      <w:r w:rsidR="00EA3F03">
        <w:t xml:space="preserve"> The </w:t>
      </w:r>
      <w:proofErr w:type="spellStart"/>
      <w:r w:rsidR="00EA3F03">
        <w:t>tubeness</w:t>
      </w:r>
      <w:proofErr w:type="spellEnd"/>
      <w:r w:rsidR="00EA3F03">
        <w:t xml:space="preserve"> and curvelet filters do not perform perfectly in this situation, however, they are able to identify at least one of the three fibers in the bundle. This problem is more obvious in test case D, where many densely packed fibers are running in parallel to each other. In this case, Gaussian and </w:t>
      </w:r>
      <w:r w:rsidR="00A5153A">
        <w:t>SPIRAL-</w:t>
      </w:r>
      <w:r w:rsidR="00EA3F03">
        <w:t xml:space="preserve">TVX filters create false star patterns while the </w:t>
      </w:r>
      <w:proofErr w:type="spellStart"/>
      <w:r w:rsidR="00EA3F03">
        <w:t>tubeness</w:t>
      </w:r>
      <w:proofErr w:type="spellEnd"/>
      <w:r w:rsidR="00EA3F03">
        <w:t xml:space="preserve"> and curvelet filters are able to successfully identify many of the fiber centers. In case E, we see that the fiber indicated by the arrow is most accurately extracted after curvelet filte</w:t>
      </w:r>
      <w:r w:rsidR="00CB43E3">
        <w:t>r</w:t>
      </w:r>
      <w:r w:rsidR="00EA3F03">
        <w:t>ing compared to all other methods. This is one example of many where the fibers extracted after curvelet filtering most closely match the manual segmentation.</w:t>
      </w:r>
    </w:p>
    <w:p w:rsidR="00527D06" w:rsidRDefault="00EE2090" w:rsidP="00527D06">
      <w:pPr>
        <w:keepNext/>
      </w:pPr>
      <w:r>
        <w:rPr>
          <w:noProof/>
          <w:lang w:eastAsia="zh-CN" w:bidi="ar-SA"/>
        </w:rPr>
        <w:lastRenderedPageBreak/>
        <w:drawing>
          <wp:inline distT="0" distB="0" distL="0" distR="0">
            <wp:extent cx="5723382" cy="4809744"/>
            <wp:effectExtent l="19050" t="0" r="0" b="0"/>
            <wp:docPr id="9" name="Picture 8" descr="FiberSegmentations _preProcAll_arro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preProcAll_arrows.png"/>
                    <pic:cNvPicPr/>
                  </pic:nvPicPr>
                  <pic:blipFill>
                    <a:blip r:embed="rId9" cstate="print"/>
                    <a:srcRect r="10573"/>
                    <a:stretch>
                      <a:fillRect/>
                    </a:stretch>
                  </pic:blipFill>
                  <pic:spPr>
                    <a:xfrm>
                      <a:off x="0" y="0"/>
                      <a:ext cx="5723382" cy="4809744"/>
                    </a:xfrm>
                    <a:prstGeom prst="rect">
                      <a:avLst/>
                    </a:prstGeom>
                  </pic:spPr>
                </pic:pic>
              </a:graphicData>
            </a:graphic>
          </wp:inline>
        </w:drawing>
      </w:r>
    </w:p>
    <w:p w:rsidR="00527D06" w:rsidRDefault="00527D06" w:rsidP="00527D06">
      <w:pPr>
        <w:pStyle w:val="Caption"/>
      </w:pPr>
      <w:bookmarkStart w:id="72" w:name="_Ref332804357"/>
      <w:r>
        <w:t xml:space="preserve">Figure </w:t>
      </w:r>
      <w:r w:rsidR="00DD36FB">
        <w:fldChar w:fldCharType="begin"/>
      </w:r>
      <w:r w:rsidR="00586826">
        <w:instrText xml:space="preserve"> SEQ Figure \* ARABIC </w:instrText>
      </w:r>
      <w:r w:rsidR="00DD36FB">
        <w:fldChar w:fldCharType="separate"/>
      </w:r>
      <w:r w:rsidR="00CD3387">
        <w:rPr>
          <w:noProof/>
        </w:rPr>
        <w:t>3</w:t>
      </w:r>
      <w:r w:rsidR="00DD36FB">
        <w:rPr>
          <w:noProof/>
        </w:rPr>
        <w:fldChar w:fldCharType="end"/>
      </w:r>
      <w:bookmarkEnd w:id="72"/>
      <w:r>
        <w:t xml:space="preserve">. Five different test cases (A-E), showing different </w:t>
      </w:r>
      <w:r w:rsidR="00A01CBD">
        <w:t>processing</w:t>
      </w:r>
      <w:r>
        <w:t xml:space="preserve"> methods in each column. The original image (column 1) is shown </w:t>
      </w:r>
      <w:proofErr w:type="spellStart"/>
      <w:r>
        <w:t>overlayed</w:t>
      </w:r>
      <w:proofErr w:type="spellEnd"/>
      <w:r>
        <w:t xml:space="preserve"> with a manual segmentation (</w:t>
      </w:r>
      <w:r w:rsidR="00A01CBD">
        <w:t>column 2), Gaussian filter</w:t>
      </w:r>
      <w:r>
        <w:t xml:space="preserve"> (column 3), </w:t>
      </w:r>
      <w:proofErr w:type="spellStart"/>
      <w:r w:rsidR="00A01CBD">
        <w:t>SprialTVX</w:t>
      </w:r>
      <w:proofErr w:type="spellEnd"/>
      <w:r w:rsidR="00A01CBD">
        <w:t xml:space="preserve"> </w:t>
      </w:r>
      <w:r>
        <w:t xml:space="preserve">(column 4), </w:t>
      </w:r>
      <w:proofErr w:type="spellStart"/>
      <w:r w:rsidR="00A01CBD">
        <w:t>tubeness</w:t>
      </w:r>
      <w:proofErr w:type="spellEnd"/>
      <w:r w:rsidR="00A01CBD">
        <w:t xml:space="preserve"> </w:t>
      </w:r>
      <w:r>
        <w:t xml:space="preserve">(column 5), and </w:t>
      </w:r>
      <w:r w:rsidR="00A01CBD">
        <w:t xml:space="preserve">curvelet </w:t>
      </w:r>
      <w:r w:rsidR="00BD49D9">
        <w:t>filter</w:t>
      </w:r>
      <w:r>
        <w:t xml:space="preserve"> (column 6).</w:t>
      </w:r>
    </w:p>
    <w:p w:rsidR="00EA3F03" w:rsidRDefault="00745BC1" w:rsidP="00CD3387">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Matlab</w:t>
      </w:r>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automatic fibers 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w:t>
      </w:r>
      <w:r w:rsidR="001D702E">
        <w:lastRenderedPageBreak/>
        <w:t xml:space="preserve">of the preprocessing algorithms are shown in </w:t>
      </w:r>
      <w:r w:rsidR="00DD36FB">
        <w:fldChar w:fldCharType="begin"/>
      </w:r>
      <w:r w:rsidR="001D702E">
        <w:instrText xml:space="preserve"> REF _Ref335120694 \h </w:instrText>
      </w:r>
      <w:r w:rsidR="00DD36FB">
        <w:fldChar w:fldCharType="separate"/>
      </w:r>
      <w:r w:rsidR="001D702E">
        <w:t xml:space="preserve">Figure </w:t>
      </w:r>
      <w:r w:rsidR="001D702E">
        <w:rPr>
          <w:noProof/>
        </w:rPr>
        <w:t>4</w:t>
      </w:r>
      <w:r w:rsidR="00DD36FB">
        <w:fldChar w:fldCharType="end"/>
      </w:r>
      <w:r w:rsidR="001D702E">
        <w:t xml:space="preserve">. The average F-measure score for the curvelet filter was the highest followed by the </w:t>
      </w:r>
      <w:proofErr w:type="spellStart"/>
      <w:r w:rsidR="001D702E">
        <w:t>tubeness</w:t>
      </w:r>
      <w:proofErr w:type="spellEnd"/>
      <w:r w:rsidR="001D702E">
        <w:t xml:space="preserve">, </w:t>
      </w:r>
      <w:r w:rsidR="00A5153A">
        <w:t>SPIRAL-</w:t>
      </w:r>
      <w:r w:rsidR="001D702E">
        <w:t xml:space="preserve">TVX, and Gaussian filters. The error bars indicate the standard deviation between the F-measure scores from each of the 3 observers and show that the scores between observers were very similar, meaning that the curvelet filter result was the closest match to all 3 observers. </w:t>
      </w:r>
    </w:p>
    <w:p w:rsidR="00CD3387" w:rsidRDefault="00CD3387" w:rsidP="00930BF9">
      <w:pPr>
        <w:keepNext/>
        <w:jc w:val="center"/>
      </w:pPr>
      <w:r>
        <w:rPr>
          <w:noProof/>
          <w:lang w:eastAsia="zh-CN" w:bidi="ar-SA"/>
        </w:rPr>
        <w:drawing>
          <wp:inline distT="0" distB="0" distL="0" distR="0">
            <wp:extent cx="4596765" cy="2767965"/>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4596765" cy="2767965"/>
                    </a:xfrm>
                    <a:prstGeom prst="rect">
                      <a:avLst/>
                    </a:prstGeom>
                    <a:noFill/>
                  </pic:spPr>
                </pic:pic>
              </a:graphicData>
            </a:graphic>
          </wp:inline>
        </w:drawing>
      </w:r>
    </w:p>
    <w:p w:rsidR="00CD3387" w:rsidRDefault="00CD3387" w:rsidP="00CD3387">
      <w:pPr>
        <w:pStyle w:val="Caption"/>
      </w:pPr>
      <w:bookmarkStart w:id="73" w:name="_Ref335120694"/>
      <w:r>
        <w:t xml:space="preserve">Figure </w:t>
      </w:r>
      <w:r w:rsidR="00DD36FB">
        <w:fldChar w:fldCharType="begin"/>
      </w:r>
      <w:r w:rsidR="00586826">
        <w:instrText xml:space="preserve"> SEQ Figure \* ARABIC </w:instrText>
      </w:r>
      <w:r w:rsidR="00DD36FB">
        <w:fldChar w:fldCharType="separate"/>
      </w:r>
      <w:r>
        <w:rPr>
          <w:noProof/>
        </w:rPr>
        <w:t>4</w:t>
      </w:r>
      <w:r w:rsidR="00DD36FB">
        <w:rPr>
          <w:noProof/>
        </w:rPr>
        <w:fldChar w:fldCharType="end"/>
      </w:r>
      <w:bookmarkEnd w:id="73"/>
      <w:r>
        <w:t xml:space="preserve">. F measure result comparing the automated segmentation techniques to the manual segmentations of three independent raters, for 25 test cases, representing a total of 9290 fiber evaluations. The error bars indicate the standard deviation between </w:t>
      </w:r>
      <w:r w:rsidR="00464FDF">
        <w:t>average F measure scores of each of the raters.</w:t>
      </w:r>
    </w:p>
    <w:p w:rsidR="002854AE" w:rsidRDefault="007217AD" w:rsidP="000A4305">
      <w:r>
        <w:t xml:space="preserve">Based on these data, we decided to focus on our curvelet filter and further evaluate its performance combined with FIRE. To do this, we developed a Matlab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DD36FB">
        <w:fldChar w:fldCharType="begin"/>
      </w:r>
      <w:r w:rsidR="00A37B14">
        <w:instrText xml:space="preserve"> REF _Ref335122993 \h </w:instrText>
      </w:r>
      <w:r w:rsidR="00DD36FB">
        <w:fldChar w:fldCharType="separate"/>
      </w:r>
      <w:r w:rsidR="00A37B14">
        <w:t xml:space="preserve">Figure </w:t>
      </w:r>
      <w:r w:rsidR="00A37B14">
        <w:rPr>
          <w:noProof/>
        </w:rPr>
        <w:t>5</w:t>
      </w:r>
      <w:r w:rsidR="00DD36FB">
        <w:fldChar w:fldCharType="end"/>
      </w:r>
      <w:r w:rsidR="00A37B14">
        <w:t>.</w:t>
      </w:r>
      <w:r w:rsidR="00E427F9">
        <w:t xml:space="preserve"> These results show that the CT-FIRE algorithm produces accurate length and angle measures in synthetic images.</w:t>
      </w:r>
    </w:p>
    <w:p w:rsidR="00734D2F" w:rsidRDefault="00734D2F" w:rsidP="00930BF9">
      <w:pPr>
        <w:jc w:val="center"/>
      </w:pPr>
      <w:r>
        <w:rPr>
          <w:noProof/>
          <w:lang w:eastAsia="zh-CN" w:bidi="ar-SA"/>
        </w:rPr>
        <w:lastRenderedPageBreak/>
        <w:drawing>
          <wp:inline distT="0" distB="0" distL="0" distR="0">
            <wp:extent cx="5266944" cy="2670048"/>
            <wp:effectExtent l="19050" t="0" r="0" b="0"/>
            <wp:docPr id="4" name="Picture 3" descr="FiberSegmentations _hist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histo1.png"/>
                    <pic:cNvPicPr/>
                  </pic:nvPicPr>
                  <pic:blipFill>
                    <a:blip r:embed="rId11" cstate="print"/>
                    <a:srcRect l="8846" t="29463" r="8858" b="15094"/>
                    <a:stretch>
                      <a:fillRect/>
                    </a:stretch>
                  </pic:blipFill>
                  <pic:spPr>
                    <a:xfrm>
                      <a:off x="0" y="0"/>
                      <a:ext cx="5266944" cy="2670048"/>
                    </a:xfrm>
                    <a:prstGeom prst="rect">
                      <a:avLst/>
                    </a:prstGeom>
                  </pic:spPr>
                </pic:pic>
              </a:graphicData>
            </a:graphic>
          </wp:inline>
        </w:drawing>
      </w:r>
    </w:p>
    <w:p w:rsidR="00FB43F2" w:rsidRDefault="00734D2F" w:rsidP="00930BF9">
      <w:pPr>
        <w:keepNext/>
        <w:jc w:val="center"/>
      </w:pPr>
      <w:r>
        <w:rPr>
          <w:noProof/>
          <w:lang w:eastAsia="zh-CN" w:bidi="ar-SA"/>
        </w:rPr>
        <w:drawing>
          <wp:inline distT="0" distB="0" distL="0" distR="0">
            <wp:extent cx="5148961" cy="2414016"/>
            <wp:effectExtent l="19050" t="0" r="0" b="0"/>
            <wp:docPr id="5" name="Picture 4" descr="FiberSegmentations _his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histo2.png"/>
                    <pic:cNvPicPr/>
                  </pic:nvPicPr>
                  <pic:blipFill>
                    <a:blip r:embed="rId12" cstate="print"/>
                    <a:srcRect l="8001" t="36430" r="11430" b="13353"/>
                    <a:stretch>
                      <a:fillRect/>
                    </a:stretch>
                  </pic:blipFill>
                  <pic:spPr>
                    <a:xfrm>
                      <a:off x="0" y="0"/>
                      <a:ext cx="5148961" cy="2414016"/>
                    </a:xfrm>
                    <a:prstGeom prst="rect">
                      <a:avLst/>
                    </a:prstGeom>
                  </pic:spPr>
                </pic:pic>
              </a:graphicData>
            </a:graphic>
          </wp:inline>
        </w:drawing>
      </w:r>
    </w:p>
    <w:p w:rsidR="00734D2F" w:rsidRPr="000A4305" w:rsidRDefault="00FB43F2" w:rsidP="00FB43F2">
      <w:pPr>
        <w:pStyle w:val="Caption"/>
      </w:pPr>
      <w:bookmarkStart w:id="74" w:name="_Ref335122993"/>
      <w:r>
        <w:t xml:space="preserve">Figure </w:t>
      </w:r>
      <w:r w:rsidR="00DD36FB">
        <w:fldChar w:fldCharType="begin"/>
      </w:r>
      <w:r w:rsidR="00586826">
        <w:instrText xml:space="preserve"> SEQ Figure \* ARABIC </w:instrText>
      </w:r>
      <w:r w:rsidR="00DD36FB">
        <w:fldChar w:fldCharType="separate"/>
      </w:r>
      <w:r w:rsidR="00CD3387">
        <w:rPr>
          <w:noProof/>
        </w:rPr>
        <w:t>5</w:t>
      </w:r>
      <w:r w:rsidR="00DD36FB">
        <w:rPr>
          <w:noProof/>
        </w:rPr>
        <w:fldChar w:fldCharType="end"/>
      </w:r>
      <w:bookmarkEnd w:id="74"/>
      <w:r>
        <w:t>. Distribution of lengths (top row) and angles (bottom row) of all fibers in all simulated test cases. Ground truth data is on the left and the results of the automated CT+FIRE algorithm are shown on the right.</w:t>
      </w:r>
    </w:p>
    <w:p w:rsidR="000A4305" w:rsidRDefault="000A4305" w:rsidP="000A4305">
      <w:pPr>
        <w:pStyle w:val="Heading1"/>
      </w:pPr>
      <w:bookmarkStart w:id="75" w:name="_Toc335398080"/>
      <w:r>
        <w:t>Discussion</w:t>
      </w:r>
      <w:bookmarkEnd w:id="75"/>
    </w:p>
    <w:p w:rsidR="00CB43E3" w:rsidRDefault="00EA24AA" w:rsidP="0041300B">
      <w:ins w:id="76" w:author="youmap" w:date="2012-10-11T14:58:00Z">
        <w:r>
          <w:t xml:space="preserve">(We may </w:t>
        </w:r>
      </w:ins>
      <w:ins w:id="77" w:author="youmap" w:date="2012-10-11T14:59:00Z">
        <w:r>
          <w:t xml:space="preserve">consider moving </w:t>
        </w:r>
      </w:ins>
      <w:ins w:id="78" w:author="youmap" w:date="2012-10-11T14:58:00Z">
        <w:r>
          <w:t>the synthetic</w:t>
        </w:r>
      </w:ins>
      <w:ins w:id="79" w:author="youmap" w:date="2012-10-11T14:59:00Z">
        <w:r>
          <w:t xml:space="preserve"> fiber analysis to this section</w:t>
        </w:r>
      </w:ins>
      <w:ins w:id="80" w:author="youmap" w:date="2012-10-11T15:01:00Z">
        <w:r>
          <w:t xml:space="preserve"> to highlight</w:t>
        </w:r>
      </w:ins>
      <w:ins w:id="81" w:author="youmap" w:date="2012-10-11T15:02:00Z">
        <w:r w:rsidR="00C54E23">
          <w:t xml:space="preserve"> </w:t>
        </w:r>
      </w:ins>
      <w:ins w:id="82" w:author="youmap" w:date="2012-10-11T16:08:00Z">
        <w:r w:rsidR="00C54E23">
          <w:t>high</w:t>
        </w:r>
      </w:ins>
      <w:ins w:id="83" w:author="youmap" w:date="2012-10-11T15:01:00Z">
        <w:r>
          <w:t xml:space="preserve"> accuracy of </w:t>
        </w:r>
      </w:ins>
      <w:ins w:id="84" w:author="youmap" w:date="2012-10-11T14:59:00Z">
        <w:r>
          <w:t xml:space="preserve"> </w:t>
        </w:r>
      </w:ins>
      <w:ins w:id="85" w:author="youmap" w:date="2012-10-11T15:03:00Z">
        <w:r w:rsidR="00C54E23">
          <w:t>FIRE</w:t>
        </w:r>
      </w:ins>
      <w:ins w:id="86" w:author="youmap" w:date="2012-10-11T14:58:00Z">
        <w:r>
          <w:t xml:space="preserve"> )</w:t>
        </w:r>
      </w:ins>
    </w:p>
    <w:p w:rsidR="0041300B" w:rsidRDefault="0041300B" w:rsidP="0041300B">
      <w:r>
        <w:t>What are pros and cons of each method?</w:t>
      </w:r>
      <w:r w:rsidR="000401F6">
        <w:t xml:space="preserve"> Discussion should include</w:t>
      </w:r>
      <w:r>
        <w:t xml:space="preserve"> </w:t>
      </w:r>
      <w:r w:rsidR="000401F6">
        <w:t>computation</w:t>
      </w:r>
      <w:r>
        <w:t xml:space="preserve"> time, expandability to larger images, ability to handle noise, dense fibers, curvy fibers, fibers of varying thickness and </w:t>
      </w:r>
      <w:r>
        <w:lastRenderedPageBreak/>
        <w:t xml:space="preserve">brightness, fibers of </w:t>
      </w:r>
      <w:r w:rsidR="000401F6">
        <w:t xml:space="preserve">varying outline shape (like does the fiber look like a string of pearls </w:t>
      </w:r>
      <w:proofErr w:type="spellStart"/>
      <w:r w:rsidR="000401F6">
        <w:t>vs</w:t>
      </w:r>
      <w:proofErr w:type="spellEnd"/>
      <w:r w:rsidR="000401F6">
        <w:t xml:space="preserve"> a straight rod for example).</w:t>
      </w:r>
    </w:p>
    <w:p w:rsidR="00397EA5" w:rsidRDefault="00397EA5" w:rsidP="0041300B">
      <w:proofErr w:type="spellStart"/>
      <w:r>
        <w:t>Quanti</w:t>
      </w:r>
      <w:proofErr w:type="spellEnd"/>
      <w:r>
        <w:t xml:space="preserve"> </w:t>
      </w:r>
      <w:proofErr w:type="spellStart"/>
      <w:r>
        <w:t>vs</w:t>
      </w:r>
      <w:proofErr w:type="spellEnd"/>
      <w:r>
        <w:t xml:space="preserve"> class</w:t>
      </w:r>
    </w:p>
    <w:p w:rsidR="00397EA5" w:rsidRDefault="00397EA5" w:rsidP="0041300B">
      <w:r>
        <w:t xml:space="preserve">2D </w:t>
      </w:r>
      <w:proofErr w:type="spellStart"/>
      <w:r>
        <w:t>vs</w:t>
      </w:r>
      <w:proofErr w:type="spellEnd"/>
      <w:r>
        <w:t xml:space="preserve"> 3D</w:t>
      </w:r>
    </w:p>
    <w:p w:rsidR="00397EA5" w:rsidRDefault="00397EA5" w:rsidP="0041300B">
      <w:r>
        <w:t xml:space="preserve">FW </w:t>
      </w:r>
      <w:proofErr w:type="spellStart"/>
      <w:r>
        <w:t>vs</w:t>
      </w:r>
      <w:proofErr w:type="spellEnd"/>
      <w:r>
        <w:t xml:space="preserve"> Backwards SHG</w:t>
      </w:r>
    </w:p>
    <w:p w:rsidR="00397EA5" w:rsidRDefault="00397EA5" w:rsidP="0041300B">
      <w:r>
        <w:t>Having software that is integrated with analysis solutions</w:t>
      </w:r>
    </w:p>
    <w:p w:rsidR="00397EA5" w:rsidRDefault="00397EA5" w:rsidP="0041300B">
      <w:pPr>
        <w:rPr>
          <w:ins w:id="87" w:author="youmap" w:date="2012-10-12T07:34:00Z"/>
        </w:rPr>
      </w:pPr>
      <w:r>
        <w:t>Correlation with other parts of the biology (cells, epithelial regions, tumors)</w:t>
      </w:r>
    </w:p>
    <w:p w:rsidR="00DC1687" w:rsidDel="00DC1687" w:rsidRDefault="00DC1687" w:rsidP="0041300B">
      <w:pPr>
        <w:rPr>
          <w:del w:id="88" w:author="youmap" w:date="2012-10-12T07:34:00Z"/>
        </w:rPr>
      </w:pPr>
      <w:ins w:id="89" w:author="youmap" w:date="2012-10-12T07:34:00Z">
        <w:r>
          <w:t xml:space="preserve">As we stated in section 1, to our knowledge, FIRE is the only automatic high-level fiber information extraction software  available for collagen alignment analysis and was not evaluated for the SHG images. </w:t>
        </w:r>
      </w:ins>
      <w:ins w:id="90" w:author="youmap" w:date="2012-10-12T07:35:00Z">
        <w:r>
          <w:t>According to our testing, t</w:t>
        </w:r>
        <w:r>
          <w:t xml:space="preserve">hough FIRE works well in some situations without any preprocessing or pre-filtering, </w:t>
        </w:r>
      </w:ins>
      <w:ins w:id="91" w:author="youmap" w:date="2012-10-12T07:36:00Z">
        <w:r>
          <w:t xml:space="preserve">it fails in </w:t>
        </w:r>
      </w:ins>
      <w:ins w:id="92" w:author="youmap" w:date="2012-10-12T07:37:00Z">
        <w:r>
          <w:t xml:space="preserve">many </w:t>
        </w:r>
      </w:ins>
      <w:ins w:id="93" w:author="youmap" w:date="2012-10-12T07:35:00Z">
        <w:r>
          <w:t>complicated SHG collagen image analysis</w:t>
        </w:r>
      </w:ins>
      <w:ins w:id="94" w:author="youmap" w:date="2012-10-12T07:37:00Z">
        <w:r>
          <w:t xml:space="preserve"> such as those shown in section 3. </w:t>
        </w:r>
      </w:ins>
      <w:ins w:id="95" w:author="youmap" w:date="2012-10-12T07:34:00Z">
        <w:r>
          <w:t>Our work aimed to extend FIRE's</w:t>
        </w:r>
      </w:ins>
      <w:ins w:id="96" w:author="youmap" w:date="2012-10-12T07:40:00Z">
        <w:r>
          <w:t xml:space="preserve"> </w:t>
        </w:r>
      </w:ins>
      <w:ins w:id="97" w:author="youmap" w:date="2012-10-12T07:34:00Z">
        <w:r>
          <w:t xml:space="preserve">applications to complicated SHG images to diagnose various cancers by integrating FIRE with other preprocessing or classification methods.  For the purpose of collagen alignment analysis, the results show both curvelet transform and </w:t>
        </w:r>
        <w:proofErr w:type="spellStart"/>
        <w:r>
          <w:t>Tubeness</w:t>
        </w:r>
        <w:proofErr w:type="spellEnd"/>
        <w:r>
          <w:t xml:space="preserve"> filter(TF) are very promising and there are very likely to further improve the fiber extraction accuracy by modifying for example the strategy of extending/merging  fiber segments/branches currently adopted in FIRE algorithm. CT and TF could also be integrated with other mature approaches commonly used in for example blood vessel extraction  to meet the increasing needs in SHG collagen alignment analysis</w:t>
        </w:r>
      </w:ins>
      <w:ins w:id="98" w:author="youmap" w:date="2012-10-12T07:39:00Z">
        <w:r>
          <w:t xml:space="preserve">.(This </w:t>
        </w:r>
      </w:ins>
      <w:ins w:id="99" w:author="youmap" w:date="2012-10-12T07:45:00Z">
        <w:r w:rsidR="00B24FEC">
          <w:t>paragraph</w:t>
        </w:r>
      </w:ins>
      <w:ins w:id="100" w:author="youmap" w:date="2012-10-12T07:39:00Z">
        <w:r>
          <w:t xml:space="preserve"> may be included in the </w:t>
        </w:r>
      </w:ins>
      <w:ins w:id="101" w:author="youmap" w:date="2012-10-12T07:40:00Z">
        <w:r>
          <w:t>Conclusion</w:t>
        </w:r>
      </w:ins>
      <w:ins w:id="102" w:author="youmap" w:date="2012-10-12T07:39:00Z">
        <w:r>
          <w:t xml:space="preserve"> </w:t>
        </w:r>
      </w:ins>
      <w:ins w:id="103" w:author="youmap" w:date="2012-10-12T07:40:00Z">
        <w:r>
          <w:t>section</w:t>
        </w:r>
      </w:ins>
      <w:ins w:id="104" w:author="youmap" w:date="2012-10-12T07:39:00Z">
        <w:r>
          <w:t>).</w:t>
        </w:r>
      </w:ins>
    </w:p>
    <w:p w:rsidR="00B24FEC" w:rsidRDefault="00D83B75" w:rsidP="0041300B">
      <w:pPr>
        <w:rPr>
          <w:ins w:id="105" w:author="youmap" w:date="2012-10-12T07:46:00Z"/>
        </w:rPr>
      </w:pPr>
      <w:ins w:id="106" w:author="youmap" w:date="2012-10-04T14:58:00Z">
        <w:r>
          <w:t xml:space="preserve">As in a recent </w:t>
        </w:r>
      </w:ins>
      <w:ins w:id="107" w:author="youmap" w:date="2012-10-04T14:59:00Z">
        <w:r w:rsidR="00AB73C0">
          <w:t>review</w:t>
        </w:r>
      </w:ins>
      <w:ins w:id="108" w:author="youmap" w:date="2012-10-04T15:00:00Z">
        <w:r>
          <w:t xml:space="preserve"> </w:t>
        </w:r>
      </w:ins>
      <w:del w:id="109" w:author="youmap" w:date="2012-10-04T15:01:00Z">
        <w:r w:rsidR="00734D2F" w:rsidDel="00D83B75">
          <w:delText xml:space="preserve">Reference the </w:delText>
        </w:r>
        <w:r w:rsidR="00C934F6" w:rsidDel="00D83B75">
          <w:delText xml:space="preserve">Jianwei </w:delText>
        </w:r>
        <w:r w:rsidR="00734D2F" w:rsidDel="00D83B75">
          <w:delText xml:space="preserve">Ma 2010 (IEEE Signal Processing </w:delText>
        </w:r>
        <w:r w:rsidR="00C934F6" w:rsidDel="00D83B75">
          <w:delText xml:space="preserve">, 'The </w:delText>
        </w:r>
        <w:r w:rsidR="00734D2F" w:rsidDel="00D83B75">
          <w:delText xml:space="preserve">Curvelet </w:delText>
        </w:r>
        <w:r w:rsidR="00C934F6" w:rsidDel="00D83B75">
          <w:delText xml:space="preserve">Transform </w:delText>
        </w:r>
        <w:r w:rsidR="00734D2F" w:rsidDel="00D83B75">
          <w:delText xml:space="preserve">Review). </w:delText>
        </w:r>
      </w:del>
      <w:ins w:id="110" w:author="youmap" w:date="2012-10-04T14:54:00Z">
        <w:r w:rsidR="00DD36FB">
          <w:fldChar w:fldCharType="begin"/>
        </w:r>
      </w:ins>
      <w:ins w:id="111" w:author="youmap" w:date="2012-10-04T15:00:00Z">
        <w:r>
          <w:instrText xml:space="preserve"> ADDIN ZOTERO_ITEM CSL_CITATION {"citationID":"djebt8n3m","properties":{"formattedCitation":"[1]","plainCitation":"[1]"},"citationItems":[{"id":802,"uris":["http://zotero.org/users/881057/items/GP4IT2NJ"],"uri":["http://zotero.org/users/881057/items/GP4IT2NJ"],"itemData":{"id":802,"type":"article-journal","title":"The Curvelet Transform","container-title":"IEEE Signal Processing Magazine","page":"118 -133","volume":"27","issue":"2","abstract":"Multiresolution methods are deeply related to image processing, biological and computer vision, and scientific computing. The curvelet transform is a multiscale directional transform that allows an almost optimal nonadaptive sparse representation of objects with edges. It has generated increasing interest in the community of applied mathematics and signal processing over the years. In this article, we present a review on the curvelet transform, including its history beginning from wavelets, its logical relationship to other multiresolution multidirectional methods like contourlets and shearlets, its basic theory and discrete algorithm. Further, we consider recent applications in image/video processing, seismic exploration, fluid mechanics, simulation of partial different equations, and compressed sensing.","DOI":"10.1109/MSP.2009.935453","author":[{"family":"Ma","given":"Jianwei"},{"family":"Plonka","given":"G."}],"issued":{"year":2010,"month":3},"page-first":"118"}}],"schema":"https://github.com/citation-style-language/schema/raw/master/csl-citation.json"} </w:instrText>
        </w:r>
      </w:ins>
      <w:r w:rsidR="00DD36FB">
        <w:fldChar w:fldCharType="separate"/>
      </w:r>
      <w:ins w:id="112" w:author="youmap" w:date="2012-10-04T15:00:00Z">
        <w:r w:rsidR="00DD36FB" w:rsidRPr="00DD36FB">
          <w:rPr>
            <w:rFonts w:ascii="Calibri" w:hAnsi="Calibri" w:cs="Calibri"/>
            <w:rPrChange w:id="113" w:author="youmap" w:date="2012-10-04T15:00:00Z">
              <w:rPr/>
            </w:rPrChange>
          </w:rPr>
          <w:t>[1]</w:t>
        </w:r>
      </w:ins>
      <w:ins w:id="114" w:author="youmap" w:date="2012-10-04T14:54:00Z">
        <w:r w:rsidR="00DD36FB">
          <w:fldChar w:fldCharType="end"/>
        </w:r>
      </w:ins>
      <w:ins w:id="115" w:author="youmap" w:date="2012-10-04T15:19:00Z">
        <w:r w:rsidR="00AB73C0">
          <w:t xml:space="preserve">, </w:t>
        </w:r>
      </w:ins>
      <w:ins w:id="116" w:author="youmap" w:date="2012-10-04T15:01:00Z">
        <w:r>
          <w:t>c</w:t>
        </w:r>
      </w:ins>
      <w:del w:id="117" w:author="youmap" w:date="2012-10-04T15:01:00Z">
        <w:r w:rsidR="00734D2F" w:rsidDel="00D83B75">
          <w:delText>C</w:delText>
        </w:r>
      </w:del>
      <w:r w:rsidR="00734D2F">
        <w:t xml:space="preserve">urvelet transform </w:t>
      </w:r>
      <w:del w:id="118" w:author="youmap" w:date="2012-10-04T15:16:00Z">
        <w:r w:rsidR="00734D2F" w:rsidDel="00AB73C0">
          <w:delText xml:space="preserve">is </w:delText>
        </w:r>
      </w:del>
      <w:ins w:id="119" w:author="youmap" w:date="2012-10-04T15:16:00Z">
        <w:r w:rsidR="00AB73C0">
          <w:t xml:space="preserve">has </w:t>
        </w:r>
      </w:ins>
      <w:r w:rsidR="00734D2F">
        <w:t>most</w:t>
      </w:r>
      <w:ins w:id="120" w:author="youmap" w:date="2012-10-04T15:16:00Z">
        <w:r w:rsidR="00AB73C0">
          <w:t xml:space="preserve"> successful applications</w:t>
        </w:r>
      </w:ins>
      <w:del w:id="121" w:author="youmap" w:date="2012-10-04T15:16:00Z">
        <w:r w:rsidR="00734D2F" w:rsidDel="00AB73C0">
          <w:delText xml:space="preserve"> promising</w:delText>
        </w:r>
      </w:del>
      <w:r w:rsidR="00734D2F">
        <w:t xml:space="preserve"> when used in combination with other</w:t>
      </w:r>
      <w:ins w:id="122" w:author="youmap" w:date="2012-10-04T15:19:00Z">
        <w:r w:rsidR="00AB73C0">
          <w:t xml:space="preserve"> approaches for </w:t>
        </w:r>
      </w:ins>
      <w:r w:rsidR="00734D2F">
        <w:t xml:space="preserve"> image processing</w:t>
      </w:r>
      <w:del w:id="123" w:author="youmap" w:date="2012-10-04T15:18:00Z">
        <w:r w:rsidR="00734D2F" w:rsidDel="00AB73C0">
          <w:delText xml:space="preserve"> methods</w:delText>
        </w:r>
      </w:del>
      <w:r w:rsidR="00734D2F">
        <w:t xml:space="preserve">. </w:t>
      </w:r>
      <w:r w:rsidR="002D3B67">
        <w:t xml:space="preserve">By selecting and </w:t>
      </w:r>
      <w:proofErr w:type="spellStart"/>
      <w:r w:rsidR="002D3B67">
        <w:t>thresholding</w:t>
      </w:r>
      <w:proofErr w:type="spellEnd"/>
      <w:r w:rsidR="002D3B67">
        <w:t xml:space="preserve"> the </w:t>
      </w:r>
      <w:r w:rsidR="002D3B67">
        <w:lastRenderedPageBreak/>
        <w:t>most representative scales</w:t>
      </w:r>
      <w:r w:rsidR="00C934F6">
        <w:t xml:space="preserve">,  </w:t>
      </w:r>
      <w:r w:rsidR="00CB43E3">
        <w:t xml:space="preserve">the </w:t>
      </w:r>
      <w:r w:rsidR="00631F79">
        <w:t>c</w:t>
      </w:r>
      <w:r w:rsidR="00C934F6">
        <w:t>urvelet transform</w:t>
      </w:r>
      <w:r w:rsidR="0045507D">
        <w:t>(CT)</w:t>
      </w:r>
      <w:r w:rsidR="00C934F6">
        <w:t xml:space="preserve"> based method shows the best performance</w:t>
      </w:r>
      <w:r w:rsidR="002D3B67">
        <w:t xml:space="preserve"> </w:t>
      </w:r>
      <w:r w:rsidR="00CB43E3">
        <w:t>for</w:t>
      </w:r>
      <w:r w:rsidR="002D3B67">
        <w:t xml:space="preserve"> both </w:t>
      </w:r>
      <w:proofErr w:type="spellStart"/>
      <w:r w:rsidR="002D3B67">
        <w:t>denoising</w:t>
      </w:r>
      <w:proofErr w:type="spellEnd"/>
      <w:r w:rsidR="002D3B67">
        <w:t xml:space="preserve"> the image and enhancing edge information </w:t>
      </w:r>
      <w:r w:rsidR="0060086B">
        <w:t>producing</w:t>
      </w:r>
      <w:r w:rsidR="0045507D">
        <w:t xml:space="preserve"> a better</w:t>
      </w:r>
      <w:r w:rsidR="002D3B67">
        <w:t xml:space="preserve"> fiber extraction </w:t>
      </w:r>
      <w:r w:rsidR="00C934F6">
        <w:t xml:space="preserve"> among all the </w:t>
      </w:r>
      <w:r w:rsidR="00631F79">
        <w:t xml:space="preserve">proposed </w:t>
      </w:r>
      <w:r w:rsidR="00C934F6">
        <w:t xml:space="preserve">preprocessing </w:t>
      </w:r>
      <w:r w:rsidR="00CB43E3">
        <w:t>algorithms discussed</w:t>
      </w:r>
      <w:r w:rsidR="00C934F6">
        <w:t xml:space="preserve"> in this paper. </w:t>
      </w:r>
      <w:r w:rsidR="00203D32">
        <w:t>In addit</w:t>
      </w:r>
      <w:r w:rsidR="00E93D1C">
        <w:t>i</w:t>
      </w:r>
      <w:r w:rsidR="00203D32">
        <w:t>on</w:t>
      </w:r>
      <w:r w:rsidR="00631F79">
        <w:t>,</w:t>
      </w:r>
      <w:r w:rsidR="002D3B67">
        <w:t xml:space="preserve"> </w:t>
      </w:r>
      <w:r w:rsidR="0060086B">
        <w:t xml:space="preserve">the CT based method simplifies the often difficult choice of selecting a threshold to </w:t>
      </w:r>
      <w:proofErr w:type="spellStart"/>
      <w:r w:rsidR="0060086B">
        <w:t>binarize</w:t>
      </w:r>
      <w:proofErr w:type="spellEnd"/>
      <w:r w:rsidR="0060086B">
        <w:t xml:space="preserve"> the image early in the FIRE process. Image </w:t>
      </w:r>
      <w:proofErr w:type="spellStart"/>
      <w:r w:rsidR="0060086B">
        <w:t>thresholding</w:t>
      </w:r>
      <w:proofErr w:type="spellEnd"/>
      <w:r w:rsidR="0060086B">
        <w:t xml:space="preserve"> can be difficult in low SNR and </w:t>
      </w:r>
      <w:r w:rsidR="00AA6E27">
        <w:t>non-stationary</w:t>
      </w:r>
      <w:r w:rsidR="0060086B">
        <w:t xml:space="preserve"> images but can be alleviated through the application of more complicated </w:t>
      </w:r>
      <w:proofErr w:type="spellStart"/>
      <w:r w:rsidR="0060086B">
        <w:t>thresholding</w:t>
      </w:r>
      <w:proofErr w:type="spellEnd"/>
      <w:r w:rsidR="0060086B">
        <w:t xml:space="preserve"> techniques (ref) or </w:t>
      </w:r>
      <w:r w:rsidR="00AA6E27">
        <w:t xml:space="preserve">via </w:t>
      </w:r>
      <w:r w:rsidR="0060086B">
        <w:t xml:space="preserve">the grey level distance threshold (ref). In our case, the inverse curvelet transform makes threshold selection </w:t>
      </w:r>
      <w:r w:rsidR="00AA6E27">
        <w:t>simple</w:t>
      </w:r>
      <w:r w:rsidR="0060086B">
        <w:t xml:space="preserve"> by placing the background on the negative side of zero and the </w:t>
      </w:r>
      <w:proofErr w:type="spellStart"/>
      <w:r w:rsidR="0060086B">
        <w:t>forground</w:t>
      </w:r>
      <w:proofErr w:type="spellEnd"/>
      <w:r w:rsidR="0060086B">
        <w:t xml:space="preserve"> on the positive side of zero</w:t>
      </w:r>
      <w:r w:rsidR="00AA6E27">
        <w:t>, allowing the threshold to always remain at zero</w:t>
      </w:r>
      <w:r w:rsidR="0060086B">
        <w:t xml:space="preserve">. </w:t>
      </w:r>
      <w:ins w:id="124" w:author="youmap" w:date="2012-10-12T06:01:00Z">
        <w:r w:rsidR="00C00288">
          <w:t>To take</w:t>
        </w:r>
      </w:ins>
      <w:ins w:id="125" w:author="youmap" w:date="2012-10-12T06:11:00Z">
        <w:r w:rsidR="00886024">
          <w:t xml:space="preserve"> full</w:t>
        </w:r>
      </w:ins>
      <w:ins w:id="126" w:author="youmap" w:date="2012-10-12T06:01:00Z">
        <w:r w:rsidR="00C00288">
          <w:t xml:space="preserve"> advantage of the multiscale analysis of </w:t>
        </w:r>
      </w:ins>
      <w:ins w:id="127" w:author="youmap" w:date="2012-10-12T05:59:00Z">
        <w:r w:rsidR="00C777D0">
          <w:t xml:space="preserve">curvelet transform </w:t>
        </w:r>
        <w:r w:rsidR="00C00288">
          <w:t xml:space="preserve"> based</w:t>
        </w:r>
      </w:ins>
      <w:ins w:id="128" w:author="youmap" w:date="2012-10-12T06:02:00Z">
        <w:r w:rsidR="00C00288">
          <w:t xml:space="preserve"> approaches, an optimal scale combination</w:t>
        </w:r>
      </w:ins>
      <w:ins w:id="129" w:author="youmap" w:date="2012-10-12T06:22:00Z">
        <w:r w:rsidR="00C45559">
          <w:t xml:space="preserve"> </w:t>
        </w:r>
      </w:ins>
      <w:ins w:id="130" w:author="youmap" w:date="2012-10-12T06:02:00Z">
        <w:r w:rsidR="00C00288">
          <w:t xml:space="preserve"> can be obtained according to the features o</w:t>
        </w:r>
        <w:r w:rsidR="00886024">
          <w:t>f the images to take into account different fiber width, length and dynamic intensity change.</w:t>
        </w:r>
      </w:ins>
      <w:ins w:id="131" w:author="youmap" w:date="2012-10-12T06:22:00Z">
        <w:r w:rsidR="00C45559">
          <w:t xml:space="preserve"> </w:t>
        </w:r>
      </w:ins>
      <w:ins w:id="132" w:author="youmap" w:date="2012-10-12T06:25:00Z">
        <w:r w:rsidR="00C45559">
          <w:t>In addition, a</w:t>
        </w:r>
      </w:ins>
      <w:ins w:id="133" w:author="youmap" w:date="2012-10-12T06:23:00Z">
        <w:r w:rsidR="00C45559">
          <w:t xml:space="preserve">lthough the hard </w:t>
        </w:r>
        <w:proofErr w:type="spellStart"/>
        <w:r w:rsidR="00C45559">
          <w:t>thresholding</w:t>
        </w:r>
      </w:ins>
      <w:proofErr w:type="spellEnd"/>
      <w:ins w:id="134" w:author="youmap" w:date="2012-10-12T06:33:00Z">
        <w:r w:rsidR="0090243D">
          <w:t xml:space="preserve"> approach</w:t>
        </w:r>
      </w:ins>
      <w:ins w:id="135" w:author="youmap" w:date="2012-10-12T06:24:00Z">
        <w:r w:rsidR="00C45559">
          <w:t xml:space="preserve"> us</w:t>
        </w:r>
      </w:ins>
      <w:ins w:id="136" w:author="youmap" w:date="2012-10-12T06:25:00Z">
        <w:r w:rsidR="00C45559">
          <w:t xml:space="preserve">ed </w:t>
        </w:r>
      </w:ins>
      <w:ins w:id="137" w:author="youmap" w:date="2012-10-12T06:24:00Z">
        <w:r w:rsidR="0090243D">
          <w:t xml:space="preserve">in </w:t>
        </w:r>
      </w:ins>
      <w:ins w:id="138" w:author="youmap" w:date="2012-10-12T06:33:00Z">
        <w:r w:rsidR="0090243D">
          <w:t xml:space="preserve">curvelet </w:t>
        </w:r>
      </w:ins>
      <w:ins w:id="139" w:author="youmap" w:date="2012-10-12T06:34:00Z">
        <w:r w:rsidR="0090243D">
          <w:t>transform</w:t>
        </w:r>
      </w:ins>
      <w:ins w:id="140" w:author="youmap" w:date="2012-10-12T06:33:00Z">
        <w:r w:rsidR="0090243D">
          <w:t xml:space="preserve"> </w:t>
        </w:r>
      </w:ins>
      <w:ins w:id="141" w:author="youmap" w:date="2012-10-12T06:35:00Z">
        <w:r w:rsidR="0090243D">
          <w:t>has robust performance for</w:t>
        </w:r>
      </w:ins>
      <w:ins w:id="142" w:author="youmap" w:date="2012-10-12T06:30:00Z">
        <w:r w:rsidR="00C45559">
          <w:t xml:space="preserve"> most cases</w:t>
        </w:r>
      </w:ins>
      <w:ins w:id="143" w:author="youmap" w:date="2012-10-12T06:31:00Z">
        <w:r w:rsidR="00C45559">
          <w:t xml:space="preserve"> we have tested</w:t>
        </w:r>
      </w:ins>
      <w:ins w:id="144" w:author="youmap" w:date="2012-10-12T06:26:00Z">
        <w:r w:rsidR="00C45559">
          <w:t>, o</w:t>
        </w:r>
      </w:ins>
      <w:ins w:id="145" w:author="youmap" w:date="2012-10-12T06:22:00Z">
        <w:r w:rsidR="00C45559">
          <w:t xml:space="preserve">ther </w:t>
        </w:r>
      </w:ins>
      <w:ins w:id="146" w:author="youmap" w:date="2012-10-12T06:26:00Z">
        <w:r w:rsidR="00C45559">
          <w:t xml:space="preserve">soft </w:t>
        </w:r>
        <w:proofErr w:type="spellStart"/>
        <w:r w:rsidR="00C45559">
          <w:t>thresholding</w:t>
        </w:r>
        <w:proofErr w:type="spellEnd"/>
        <w:r w:rsidR="00C45559">
          <w:t xml:space="preserve"> or </w:t>
        </w:r>
        <w:proofErr w:type="spellStart"/>
        <w:r w:rsidR="00C45559">
          <w:t>scale_adaptive</w:t>
        </w:r>
        <w:proofErr w:type="spellEnd"/>
        <w:r w:rsidR="00C45559">
          <w:t xml:space="preserve"> </w:t>
        </w:r>
      </w:ins>
      <w:proofErr w:type="spellStart"/>
      <w:ins w:id="147" w:author="youmap" w:date="2012-10-12T06:22:00Z">
        <w:r w:rsidR="00C45559">
          <w:t>thresholding</w:t>
        </w:r>
      </w:ins>
      <w:proofErr w:type="spellEnd"/>
      <w:ins w:id="148" w:author="youmap" w:date="2012-10-12T06:32:00Z">
        <w:r w:rsidR="00C45559">
          <w:t xml:space="preserve"> techniques </w:t>
        </w:r>
        <w:r w:rsidR="0090243D">
          <w:t>can be adopted to</w:t>
        </w:r>
      </w:ins>
      <w:ins w:id="149" w:author="youmap" w:date="2012-10-12T06:22:00Z">
        <w:r w:rsidR="00C45559">
          <w:t xml:space="preserve"> </w:t>
        </w:r>
      </w:ins>
      <w:ins w:id="150" w:author="youmap" w:date="2012-10-12T06:35:00Z">
        <w:r w:rsidR="0090243D">
          <w:t>fine</w:t>
        </w:r>
      </w:ins>
      <w:ins w:id="151" w:author="youmap" w:date="2012-10-12T06:36:00Z">
        <w:r w:rsidR="0090243D">
          <w:t>ly</w:t>
        </w:r>
      </w:ins>
      <w:ins w:id="152" w:author="youmap" w:date="2012-10-12T06:35:00Z">
        <w:r w:rsidR="0090243D">
          <w:t xml:space="preserve"> adjust the</w:t>
        </w:r>
      </w:ins>
      <w:ins w:id="153" w:author="youmap" w:date="2012-10-12T06:36:00Z">
        <w:r w:rsidR="002C71DA">
          <w:t xml:space="preserve"> CT-reconstruction image</w:t>
        </w:r>
      </w:ins>
      <w:ins w:id="154" w:author="youmap" w:date="2012-10-12T06:37:00Z">
        <w:r w:rsidR="0090243D">
          <w:t>.</w:t>
        </w:r>
      </w:ins>
      <w:ins w:id="155" w:author="youmap" w:date="2012-10-12T06:43:00Z">
        <w:r w:rsidR="00D90087">
          <w:t xml:space="preserve"> The CurveAlign software[</w:t>
        </w:r>
      </w:ins>
      <w:ins w:id="156" w:author="youmap" w:date="2012-10-12T07:19:00Z">
        <w:r w:rsidR="00A0037F">
          <w:t>ref</w:t>
        </w:r>
      </w:ins>
      <w:ins w:id="157" w:author="youmap" w:date="2012-10-12T06:43:00Z">
        <w:r w:rsidR="00D90087">
          <w:t xml:space="preserve">] </w:t>
        </w:r>
      </w:ins>
      <w:ins w:id="158" w:author="youmap" w:date="2012-10-12T07:19:00Z">
        <w:r w:rsidR="00A0037F">
          <w:t xml:space="preserve">previously </w:t>
        </w:r>
      </w:ins>
      <w:ins w:id="159" w:author="youmap" w:date="2012-10-12T06:43:00Z">
        <w:r w:rsidR="00D90087">
          <w:t xml:space="preserve">developed in our group </w:t>
        </w:r>
      </w:ins>
      <w:ins w:id="160" w:author="youmap" w:date="2012-10-12T07:14:00Z">
        <w:r w:rsidR="00D07D0C">
          <w:t xml:space="preserve">which can </w:t>
        </w:r>
      </w:ins>
      <w:ins w:id="161" w:author="youmap" w:date="2012-10-12T07:15:00Z">
        <w:r w:rsidR="00D07D0C">
          <w:t xml:space="preserve">be used to </w:t>
        </w:r>
      </w:ins>
      <w:ins w:id="162" w:author="youmap" w:date="2012-10-12T07:14:00Z">
        <w:r w:rsidR="00D07D0C">
          <w:t>show the curvelet</w:t>
        </w:r>
      </w:ins>
      <w:ins w:id="163" w:author="youmap" w:date="2012-10-12T07:15:00Z">
        <w:r w:rsidR="00D07D0C">
          <w:t>s</w:t>
        </w:r>
      </w:ins>
      <w:ins w:id="164" w:author="youmap" w:date="2012-10-12T07:14:00Z">
        <w:r w:rsidR="00D07D0C">
          <w:t xml:space="preserve"> </w:t>
        </w:r>
      </w:ins>
      <w:ins w:id="165" w:author="youmap" w:date="2012-10-12T07:15:00Z">
        <w:r w:rsidR="00D07D0C">
          <w:t xml:space="preserve">center and </w:t>
        </w:r>
      </w:ins>
      <w:ins w:id="166" w:author="youmap" w:date="2012-10-12T07:14:00Z">
        <w:r w:rsidR="00D07D0C">
          <w:t xml:space="preserve">direction of the </w:t>
        </w:r>
      </w:ins>
      <w:ins w:id="167" w:author="youmap" w:date="2012-10-12T07:15:00Z">
        <w:r w:rsidR="00D07D0C">
          <w:t xml:space="preserve">fiber </w:t>
        </w:r>
      </w:ins>
      <w:ins w:id="168" w:author="youmap" w:date="2012-10-12T07:14:00Z">
        <w:r w:rsidR="00D07D0C">
          <w:t>edge</w:t>
        </w:r>
      </w:ins>
      <w:ins w:id="169" w:author="youmap" w:date="2012-10-12T07:15:00Z">
        <w:r w:rsidR="00D07D0C">
          <w:t xml:space="preserve">s at </w:t>
        </w:r>
      </w:ins>
      <w:ins w:id="170" w:author="youmap" w:date="2012-10-12T07:19:00Z">
        <w:r w:rsidR="00A0037F">
          <w:t xml:space="preserve">a </w:t>
        </w:r>
      </w:ins>
      <w:ins w:id="171" w:author="youmap" w:date="2012-10-12T07:15:00Z">
        <w:r w:rsidR="00D07D0C">
          <w:t xml:space="preserve">specified scale </w:t>
        </w:r>
      </w:ins>
      <w:ins w:id="172" w:author="youmap" w:date="2012-10-12T07:14:00Z">
        <w:r w:rsidR="00D07D0C">
          <w:t xml:space="preserve"> </w:t>
        </w:r>
      </w:ins>
      <w:ins w:id="173" w:author="youmap" w:date="2012-10-12T06:43:00Z">
        <w:r w:rsidR="00D90087">
          <w:t xml:space="preserve">may also </w:t>
        </w:r>
        <w:r w:rsidR="00A0037F">
          <w:t xml:space="preserve">be helpful </w:t>
        </w:r>
      </w:ins>
      <w:ins w:id="174" w:author="youmap" w:date="2012-10-12T07:20:00Z">
        <w:r w:rsidR="00A0037F">
          <w:t>for</w:t>
        </w:r>
      </w:ins>
      <w:ins w:id="175" w:author="youmap" w:date="2012-10-12T07:13:00Z">
        <w:r w:rsidR="00A0037F">
          <w:t xml:space="preserve"> choos</w:t>
        </w:r>
      </w:ins>
      <w:ins w:id="176" w:author="youmap" w:date="2012-10-12T07:20:00Z">
        <w:r w:rsidR="00A0037F">
          <w:t>ing</w:t>
        </w:r>
      </w:ins>
      <w:ins w:id="177" w:author="youmap" w:date="2012-10-12T07:13:00Z">
        <w:r w:rsidR="00D07D0C">
          <w:t xml:space="preserve"> the </w:t>
        </w:r>
      </w:ins>
      <w:ins w:id="178" w:author="youmap" w:date="2012-10-12T07:16:00Z">
        <w:r w:rsidR="00D07D0C">
          <w:t>optimal scales and threshold of the curvelet coefficients.</w:t>
        </w:r>
      </w:ins>
      <w:ins w:id="179" w:author="youmap" w:date="2012-10-12T06:43:00Z">
        <w:r w:rsidR="00D90087">
          <w:t xml:space="preserve"> </w:t>
        </w:r>
      </w:ins>
      <w:ins w:id="180" w:author="youmap" w:date="2012-10-12T06:35:00Z">
        <w:r w:rsidR="0090243D">
          <w:t xml:space="preserve"> </w:t>
        </w:r>
      </w:ins>
      <w:ins w:id="181" w:author="youmap" w:date="2012-10-12T05:59:00Z">
        <w:r w:rsidR="00C00288">
          <w:t xml:space="preserve"> </w:t>
        </w:r>
      </w:ins>
      <w:r w:rsidR="00203D32">
        <w:t>These advantages</w:t>
      </w:r>
      <w:r w:rsidR="00E93D1C">
        <w:t xml:space="preserve"> may</w:t>
      </w:r>
      <w:r w:rsidR="00203D32">
        <w:t xml:space="preserve"> make FIRE more applicable to deal with a variety of images with complicated features such as </w:t>
      </w:r>
      <w:r w:rsidR="00E93D1C">
        <w:t xml:space="preserve">low signal to </w:t>
      </w:r>
      <w:r w:rsidR="00203D32">
        <w:t>noise</w:t>
      </w:r>
      <w:r w:rsidR="00E93D1C">
        <w:t xml:space="preserve"> ratio</w:t>
      </w:r>
      <w:r w:rsidR="00203D32">
        <w:t xml:space="preserve">, </w:t>
      </w:r>
      <w:r w:rsidR="00E93D1C">
        <w:t xml:space="preserve">high </w:t>
      </w:r>
      <w:r w:rsidR="00AA6E27">
        <w:t xml:space="preserve">fiber </w:t>
      </w:r>
      <w:r w:rsidR="00203D32">
        <w:t>density</w:t>
      </w:r>
      <w:r w:rsidR="00E93D1C">
        <w:t xml:space="preserve">, </w:t>
      </w:r>
      <w:r w:rsidR="00AA6E27">
        <w:t>or non-stationary</w:t>
      </w:r>
      <w:r w:rsidR="00E93D1C">
        <w:t xml:space="preserve"> </w:t>
      </w:r>
      <w:r w:rsidR="00AA6E27">
        <w:t xml:space="preserve">image </w:t>
      </w:r>
      <w:r w:rsidR="00E93D1C">
        <w:t xml:space="preserve">intensity </w:t>
      </w:r>
      <w:r w:rsidR="00AA6E27">
        <w:t>or</w:t>
      </w:r>
      <w:r w:rsidR="00E93D1C">
        <w:t xml:space="preserve"> </w:t>
      </w:r>
      <w:proofErr w:type="spellStart"/>
      <w:r w:rsidR="00E93D1C">
        <w:t>contrast</w:t>
      </w:r>
      <w:del w:id="182" w:author="youmap" w:date="2012-10-12T07:46:00Z">
        <w:r w:rsidR="00AA6E27" w:rsidDel="00B24FEC">
          <w:delText xml:space="preserve">. </w:delText>
        </w:r>
        <w:r w:rsidR="00E93D1C" w:rsidDel="00B24FEC">
          <w:delText xml:space="preserve">It is worth mentioning </w:delText>
        </w:r>
        <w:r w:rsidR="004E492E" w:rsidDel="00B24FEC">
          <w:delText xml:space="preserve">that, </w:delText>
        </w:r>
        <w:r w:rsidR="00E93D1C" w:rsidDel="00B24FEC">
          <w:delText xml:space="preserve">although the </w:delText>
        </w:r>
        <w:r w:rsidR="004E492E" w:rsidDel="00B24FEC">
          <w:delText>preprocessing method can extend</w:delText>
        </w:r>
        <w:r w:rsidR="00AA6E27" w:rsidDel="00B24FEC">
          <w:delText xml:space="preserve"> the</w:delText>
        </w:r>
        <w:r w:rsidR="004E492E" w:rsidDel="00B24FEC">
          <w:delText xml:space="preserve"> FIRE algorithm's application to a larger field, they </w:delText>
        </w:r>
        <w:r w:rsidR="00AA6E27" w:rsidDel="00B24FEC">
          <w:delText>may</w:delText>
        </w:r>
        <w:r w:rsidR="004E492E" w:rsidDel="00B24FEC">
          <w:delText xml:space="preserve"> do little about some limitations that </w:delText>
        </w:r>
        <w:r w:rsidR="00AA6E27" w:rsidDel="00B24FEC">
          <w:delText xml:space="preserve">the </w:delText>
        </w:r>
        <w:r w:rsidR="004E492E" w:rsidDel="00B24FEC">
          <w:delText>FIRE algorithm faces</w:delText>
        </w:r>
        <w:r w:rsidR="00B205B6" w:rsidDel="00B24FEC">
          <w:delText xml:space="preserve"> and were observed in our testing</w:delText>
        </w:r>
        <w:r w:rsidR="004E492E" w:rsidDel="00B24FEC">
          <w:delText xml:space="preserve">, such as the ability to </w:delText>
        </w:r>
        <w:r w:rsidR="00AA6E27" w:rsidDel="00B24FEC">
          <w:delText>always properly segment crossing or cross-linked fibers,</w:delText>
        </w:r>
        <w:r w:rsidR="00B205B6" w:rsidDel="00B24FEC">
          <w:delText xml:space="preserve"> </w:delText>
        </w:r>
        <w:r w:rsidR="00AA6E27" w:rsidDel="00B24FEC">
          <w:delText>extremly curvy fibers,</w:delText>
        </w:r>
        <w:r w:rsidR="00EB23DD" w:rsidDel="00B24FEC">
          <w:delText xml:space="preserve"> or fiber</w:delText>
        </w:r>
        <w:r w:rsidR="00BD7634" w:rsidDel="00B24FEC">
          <w:delText>s with gaps due to the fibers traveling in and out of the focal plane.</w:delText>
        </w:r>
      </w:del>
      <w:proofErr w:type="spellEnd"/>
    </w:p>
    <w:p w:rsidR="009D2D73" w:rsidRDefault="00932992" w:rsidP="0041300B">
      <w:pPr>
        <w:rPr>
          <w:ins w:id="183" w:author="youmap" w:date="2012-10-12T08:02:00Z"/>
        </w:rPr>
      </w:pPr>
      <w:ins w:id="184" w:author="youmap" w:date="2012-10-04T15:35:00Z">
        <w:r>
          <w:lastRenderedPageBreak/>
          <w:t>With regard</w:t>
        </w:r>
        <w:r w:rsidR="00D4317A">
          <w:t xml:space="preserve"> to the other filters, </w:t>
        </w:r>
      </w:ins>
      <w:ins w:id="185" w:author="youmap" w:date="2012-10-04T15:20:00Z">
        <w:r w:rsidR="00D4317A">
          <w:t xml:space="preserve">Gaussian filter is </w:t>
        </w:r>
      </w:ins>
      <w:ins w:id="186" w:author="youmap" w:date="2012-10-04T15:27:00Z">
        <w:r w:rsidR="00D4317A">
          <w:t xml:space="preserve">a low pass filter </w:t>
        </w:r>
      </w:ins>
      <w:ins w:id="187" w:author="youmap" w:date="2012-10-04T15:31:00Z">
        <w:r w:rsidR="00D4317A">
          <w:t xml:space="preserve">and can attenuate the high frequency noise. However, </w:t>
        </w:r>
        <w:proofErr w:type="spellStart"/>
        <w:r w:rsidR="00D4317A">
          <w:t>its</w:t>
        </w:r>
      </w:ins>
      <w:proofErr w:type="spellEnd"/>
      <w:ins w:id="188" w:author="youmap" w:date="2012-10-04T15:27:00Z">
        <w:r w:rsidR="00D4317A">
          <w:t xml:space="preserve"> essential function is </w:t>
        </w:r>
      </w:ins>
      <w:ins w:id="189" w:author="youmap" w:date="2012-10-04T15:29:00Z">
        <w:r w:rsidR="00D4317A">
          <w:t xml:space="preserve">to </w:t>
        </w:r>
      </w:ins>
      <w:ins w:id="190" w:author="youmap" w:date="2012-10-04T15:27:00Z">
        <w:r w:rsidR="00D4317A">
          <w:t>smooth</w:t>
        </w:r>
      </w:ins>
      <w:ins w:id="191" w:author="youmap" w:date="2012-10-12T07:20:00Z">
        <w:r w:rsidR="00A0037F">
          <w:t xml:space="preserve"> or </w:t>
        </w:r>
      </w:ins>
      <w:ins w:id="192" w:author="youmap" w:date="2012-10-04T15:30:00Z">
        <w:r w:rsidR="00D4317A">
          <w:t>blur</w:t>
        </w:r>
      </w:ins>
      <w:ins w:id="193" w:author="youmap" w:date="2012-10-04T15:29:00Z">
        <w:r w:rsidR="00D4317A">
          <w:t xml:space="preserve"> the image </w:t>
        </w:r>
      </w:ins>
      <w:ins w:id="194" w:author="youmap" w:date="2012-10-04T15:31:00Z">
        <w:r w:rsidR="00D4317A">
          <w:t xml:space="preserve">which </w:t>
        </w:r>
      </w:ins>
      <w:ins w:id="195" w:author="youmap" w:date="2012-10-04T15:32:00Z">
        <w:r>
          <w:t>can</w:t>
        </w:r>
      </w:ins>
      <w:ins w:id="196" w:author="youmap" w:date="2012-10-04T15:37:00Z">
        <w:r>
          <w:t>'t</w:t>
        </w:r>
      </w:ins>
      <w:ins w:id="197" w:author="youmap" w:date="2012-10-04T15:32:00Z">
        <w:r>
          <w:t xml:space="preserve"> </w:t>
        </w:r>
      </w:ins>
      <w:ins w:id="198" w:author="youmap" w:date="2012-10-04T15:36:00Z">
        <w:r>
          <w:t xml:space="preserve">meet the needs of fiber </w:t>
        </w:r>
      </w:ins>
      <w:ins w:id="199" w:author="youmap" w:date="2012-10-04T15:32:00Z">
        <w:r w:rsidR="00D4317A">
          <w:t>edge enhancement.</w:t>
        </w:r>
      </w:ins>
      <w:ins w:id="200" w:author="youmap" w:date="2012-10-04T15:37:00Z">
        <w:r>
          <w:t xml:space="preserve"> </w:t>
        </w:r>
      </w:ins>
      <w:ins w:id="201" w:author="youmap" w:date="2012-10-04T15:32:00Z">
        <w:r w:rsidR="00D4317A">
          <w:t xml:space="preserve"> </w:t>
        </w:r>
      </w:ins>
      <w:ins w:id="202" w:author="youmap" w:date="2012-10-04T16:51:00Z">
        <w:r w:rsidR="00903E39">
          <w:t>Although</w:t>
        </w:r>
      </w:ins>
      <w:ins w:id="203" w:author="youmap" w:date="2012-10-04T15:38:00Z">
        <w:r w:rsidR="009D2D73">
          <w:t xml:space="preserve"> the </w:t>
        </w:r>
      </w:ins>
      <w:proofErr w:type="spellStart"/>
      <w:ins w:id="204" w:author="youmap" w:date="2012-10-04T16:53:00Z">
        <w:r w:rsidR="009D2D73">
          <w:t>T</w:t>
        </w:r>
      </w:ins>
      <w:ins w:id="205" w:author="youmap" w:date="2012-10-04T15:38:00Z">
        <w:r>
          <w:t>ubeness</w:t>
        </w:r>
        <w:proofErr w:type="spellEnd"/>
        <w:r>
          <w:t xml:space="preserve"> </w:t>
        </w:r>
        <w:proofErr w:type="spellStart"/>
        <w:r>
          <w:t>plugin</w:t>
        </w:r>
        <w:proofErr w:type="spellEnd"/>
        <w:r>
          <w:t xml:space="preserve"> in Fiji</w:t>
        </w:r>
      </w:ins>
      <w:ins w:id="206" w:author="youmap" w:date="2012-10-04T16:42:00Z">
        <w:r w:rsidR="00903E39">
          <w:t xml:space="preserve"> is capable of </w:t>
        </w:r>
      </w:ins>
      <w:ins w:id="207" w:author="youmap" w:date="2012-10-04T15:38:00Z">
        <w:r>
          <w:t xml:space="preserve"> </w:t>
        </w:r>
      </w:ins>
      <w:ins w:id="208" w:author="youmap" w:date="2012-10-04T16:48:00Z">
        <w:r w:rsidR="00903E39">
          <w:t>enhanc</w:t>
        </w:r>
      </w:ins>
      <w:ins w:id="209" w:author="youmap" w:date="2012-10-04T16:49:00Z">
        <w:r w:rsidR="00903E39">
          <w:t>ing</w:t>
        </w:r>
      </w:ins>
      <w:ins w:id="210" w:author="youmap" w:date="2012-10-04T16:48:00Z">
        <w:r w:rsidR="00903E39">
          <w:t xml:space="preserve"> line</w:t>
        </w:r>
      </w:ins>
      <w:ins w:id="211" w:author="youmap" w:date="2012-10-04T16:49:00Z">
        <w:r w:rsidR="00903E39">
          <w:t>/curve structure</w:t>
        </w:r>
      </w:ins>
      <w:ins w:id="212" w:author="youmap" w:date="2012-10-04T16:50:00Z">
        <w:r w:rsidR="00903E39">
          <w:t>s</w:t>
        </w:r>
      </w:ins>
      <w:ins w:id="213" w:author="youmap" w:date="2012-10-04T16:49:00Z">
        <w:r w:rsidR="00903E39">
          <w:t xml:space="preserve"> and </w:t>
        </w:r>
      </w:ins>
      <w:ins w:id="214" w:author="youmap" w:date="2012-10-04T16:50:00Z">
        <w:r w:rsidR="00903E39">
          <w:t xml:space="preserve">recovering these structures of </w:t>
        </w:r>
      </w:ins>
      <w:ins w:id="215" w:author="youmap" w:date="2012-10-04T16:51:00Z">
        <w:r w:rsidR="00903E39">
          <w:t xml:space="preserve">different width, it </w:t>
        </w:r>
      </w:ins>
      <w:ins w:id="216" w:author="youmap" w:date="2012-10-10T12:27:00Z">
        <w:r w:rsidR="00AF3191">
          <w:t>may lose some detailed fiber i</w:t>
        </w:r>
      </w:ins>
      <w:ins w:id="217" w:author="youmap" w:date="2012-10-10T12:28:00Z">
        <w:r w:rsidR="00AF3191">
          <w:t>n</w:t>
        </w:r>
      </w:ins>
      <w:ins w:id="218" w:author="youmap" w:date="2012-10-10T12:27:00Z">
        <w:r w:rsidR="00AF3191">
          <w:t>for</w:t>
        </w:r>
      </w:ins>
      <w:ins w:id="219" w:author="youmap" w:date="2012-10-10T12:28:00Z">
        <w:r w:rsidR="00AF3191">
          <w:t>m</w:t>
        </w:r>
      </w:ins>
      <w:ins w:id="220" w:author="youmap" w:date="2012-10-10T12:27:00Z">
        <w:r w:rsidR="00AF3191">
          <w:t xml:space="preserve">ation such as in </w:t>
        </w:r>
      </w:ins>
      <w:ins w:id="221" w:author="youmap" w:date="2012-10-10T12:29:00Z">
        <w:r w:rsidR="00AF3191">
          <w:t xml:space="preserve">? </w:t>
        </w:r>
      </w:ins>
      <w:ins w:id="222" w:author="youmap" w:date="2012-10-12T07:21:00Z">
        <w:r w:rsidR="00A0037F">
          <w:t xml:space="preserve">and its </w:t>
        </w:r>
      </w:ins>
      <w:ins w:id="223" w:author="youmap" w:date="2012-10-12T07:30:00Z">
        <w:r w:rsidR="00994FFB">
          <w:t xml:space="preserve">ability </w:t>
        </w:r>
      </w:ins>
      <w:ins w:id="224" w:author="youmap" w:date="2012-10-12T07:21:00Z">
        <w:r w:rsidR="00A0037F">
          <w:t>of multiscale</w:t>
        </w:r>
      </w:ins>
      <w:ins w:id="225" w:author="youmap" w:date="2012-10-12T07:22:00Z">
        <w:r w:rsidR="00A0037F">
          <w:t xml:space="preserve"> analysis </w:t>
        </w:r>
      </w:ins>
      <w:ins w:id="226" w:author="youmap" w:date="2012-10-12T07:31:00Z">
        <w:r w:rsidR="00994FFB">
          <w:t xml:space="preserve">and </w:t>
        </w:r>
      </w:ins>
      <w:ins w:id="227" w:author="youmap" w:date="2012-10-12T07:32:00Z">
        <w:r w:rsidR="00994FFB">
          <w:t xml:space="preserve">fiber </w:t>
        </w:r>
      </w:ins>
      <w:ins w:id="228" w:author="youmap" w:date="2012-10-12T07:31:00Z">
        <w:r w:rsidR="00994FFB">
          <w:t>orientation</w:t>
        </w:r>
      </w:ins>
      <w:ins w:id="229" w:author="youmap" w:date="2012-10-12T07:32:00Z">
        <w:r w:rsidR="00994FFB">
          <w:t xml:space="preserve"> extraction</w:t>
        </w:r>
      </w:ins>
      <w:ins w:id="230" w:author="youmap" w:date="2012-10-12T07:31:00Z">
        <w:r w:rsidR="00994FFB">
          <w:t xml:space="preserve"> </w:t>
        </w:r>
      </w:ins>
      <w:ins w:id="231" w:author="youmap" w:date="2012-10-12T07:22:00Z">
        <w:r w:rsidR="00A0037F">
          <w:t xml:space="preserve">for SHG collagen images is yet to be evaluated </w:t>
        </w:r>
      </w:ins>
      <w:ins w:id="232" w:author="youmap" w:date="2012-10-10T12:30:00Z">
        <w:r w:rsidR="00AF3191">
          <w:t xml:space="preserve">partly because </w:t>
        </w:r>
      </w:ins>
      <w:proofErr w:type="spellStart"/>
      <w:ins w:id="233" w:author="youmap" w:date="2012-10-12T07:27:00Z">
        <w:r w:rsidR="00994FFB">
          <w:t>Tubeness</w:t>
        </w:r>
        <w:proofErr w:type="spellEnd"/>
        <w:r w:rsidR="00994FFB">
          <w:t xml:space="preserve"> filter </w:t>
        </w:r>
      </w:ins>
      <w:ins w:id="234" w:author="youmap" w:date="2012-10-04T17:07:00Z">
        <w:r w:rsidR="00994FFB">
          <w:t>is not</w:t>
        </w:r>
      </w:ins>
      <w:ins w:id="235" w:author="youmap" w:date="2012-10-10T12:29:00Z">
        <w:r w:rsidR="00AF3191">
          <w:t xml:space="preserve"> </w:t>
        </w:r>
      </w:ins>
      <w:ins w:id="236" w:author="youmap" w:date="2012-10-12T07:26:00Z">
        <w:r w:rsidR="00994FFB">
          <w:t xml:space="preserve">as </w:t>
        </w:r>
      </w:ins>
      <w:ins w:id="237" w:author="youmap" w:date="2012-10-12T07:27:00Z">
        <w:r w:rsidR="00994FFB">
          <w:t xml:space="preserve"> a </w:t>
        </w:r>
      </w:ins>
      <w:ins w:id="238" w:author="youmap" w:date="2012-10-12T07:28:00Z">
        <w:r w:rsidR="00994FFB">
          <w:t xml:space="preserve">universal and well </w:t>
        </w:r>
      </w:ins>
      <w:ins w:id="239" w:author="youmap" w:date="2012-10-12T07:23:00Z">
        <w:r w:rsidR="00994FFB">
          <w:t xml:space="preserve">mathematically </w:t>
        </w:r>
      </w:ins>
      <w:ins w:id="240" w:author="youmap" w:date="2012-10-12T07:24:00Z">
        <w:r w:rsidR="00994FFB">
          <w:t xml:space="preserve"> grounded</w:t>
        </w:r>
      </w:ins>
      <w:ins w:id="241" w:author="youmap" w:date="2012-10-12T07:28:00Z">
        <w:r w:rsidR="00994FFB">
          <w:t xml:space="preserve"> multiscale methods </w:t>
        </w:r>
      </w:ins>
      <w:ins w:id="242" w:author="youmap" w:date="2012-10-12T07:24:00Z">
        <w:r w:rsidR="00994FFB">
          <w:t xml:space="preserve"> </w:t>
        </w:r>
      </w:ins>
      <w:ins w:id="243" w:author="youmap" w:date="2012-10-10T12:30:00Z">
        <w:r w:rsidR="00AF3191">
          <w:t>as</w:t>
        </w:r>
      </w:ins>
      <w:ins w:id="244" w:author="youmap" w:date="2012-10-12T07:32:00Z">
        <w:r w:rsidR="00994FFB">
          <w:t xml:space="preserve"> curvelet transform. </w:t>
        </w:r>
      </w:ins>
      <w:ins w:id="245" w:author="youmap" w:date="2012-10-10T12:30:00Z">
        <w:r w:rsidR="00AF3191">
          <w:t xml:space="preserve"> </w:t>
        </w:r>
      </w:ins>
    </w:p>
    <w:p w:rsidR="00B24FEC" w:rsidRDefault="00B24FEC" w:rsidP="00B24FEC">
      <w:pPr>
        <w:rPr>
          <w:ins w:id="246" w:author="youmap" w:date="2012-10-12T07:46:00Z"/>
        </w:rPr>
      </w:pPr>
      <w:ins w:id="247" w:author="youmap" w:date="2012-10-12T07:46:00Z">
        <w:r w:rsidDel="00AA6E27">
          <w:t xml:space="preserve"> </w:t>
        </w:r>
        <w:r>
          <w:t xml:space="preserve">It is worth mentioning that, although the </w:t>
        </w:r>
        <w:r>
          <w:t xml:space="preserve">preprocessing </w:t>
        </w:r>
      </w:ins>
      <w:ins w:id="248" w:author="youmap" w:date="2012-10-12T07:52:00Z">
        <w:r>
          <w:t>methods</w:t>
        </w:r>
      </w:ins>
      <w:ins w:id="249" w:author="youmap" w:date="2012-10-12T07:46:00Z">
        <w:r>
          <w:t xml:space="preserve"> can extend</w:t>
        </w:r>
        <w:r w:rsidR="00E91E17">
          <w:t xml:space="preserve"> </w:t>
        </w:r>
        <w:r>
          <w:t>FIRE algorithm</w:t>
        </w:r>
        <w:r>
          <w:t>'s</w:t>
        </w:r>
      </w:ins>
      <w:ins w:id="250" w:author="youmap" w:date="2012-10-12T07:51:00Z">
        <w:r>
          <w:t xml:space="preserve"> to some degree</w:t>
        </w:r>
      </w:ins>
      <w:ins w:id="251" w:author="youmap" w:date="2012-10-12T07:46:00Z">
        <w:r>
          <w:t xml:space="preserve">, they may do little about some </w:t>
        </w:r>
      </w:ins>
      <w:ins w:id="252" w:author="youmap" w:date="2012-10-12T07:48:00Z">
        <w:r>
          <w:t xml:space="preserve">intrinsic </w:t>
        </w:r>
      </w:ins>
      <w:ins w:id="253" w:author="youmap" w:date="2012-10-12T07:46:00Z">
        <w:r>
          <w:t xml:space="preserve">limitations </w:t>
        </w:r>
      </w:ins>
      <w:ins w:id="254" w:author="youmap" w:date="2012-10-12T07:49:00Z">
        <w:r>
          <w:t xml:space="preserve">of </w:t>
        </w:r>
      </w:ins>
      <w:ins w:id="255" w:author="youmap" w:date="2012-10-12T07:46:00Z">
        <w:r>
          <w:t>FIRE</w:t>
        </w:r>
      </w:ins>
      <w:ins w:id="256" w:author="youmap" w:date="2012-10-12T07:59:00Z">
        <w:r w:rsidR="00E91E17">
          <w:t>,</w:t>
        </w:r>
      </w:ins>
      <w:ins w:id="257" w:author="youmap" w:date="2012-10-12T07:49:00Z">
        <w:r>
          <w:t xml:space="preserve"> </w:t>
        </w:r>
      </w:ins>
      <w:ins w:id="258" w:author="youmap" w:date="2012-10-12T07:46:00Z">
        <w:r>
          <w:t>such as the ability to always properly segment crossing or cross-linked fibers, extremely curvy fibers, or fibers with gaps due to the fibers travelin</w:t>
        </w:r>
        <w:r>
          <w:t>g in and out of the focal plane</w:t>
        </w:r>
      </w:ins>
      <w:ins w:id="259" w:author="youmap" w:date="2012-10-12T07:50:00Z">
        <w:r>
          <w:t xml:space="preserve"> as </w:t>
        </w:r>
      </w:ins>
      <w:ins w:id="260" w:author="youmap" w:date="2012-10-12T08:03:00Z">
        <w:r w:rsidR="00B859E1">
          <w:t>we</w:t>
        </w:r>
      </w:ins>
      <w:ins w:id="261" w:author="youmap" w:date="2012-10-12T07:50:00Z">
        <w:r>
          <w:t xml:space="preserve"> observed in our testing</w:t>
        </w:r>
        <w:r>
          <w:t>.</w:t>
        </w:r>
      </w:ins>
      <w:ins w:id="262" w:author="youmap" w:date="2012-10-12T07:51:00Z">
        <w:r>
          <w:t xml:space="preserve"> </w:t>
        </w:r>
      </w:ins>
      <w:ins w:id="263" w:author="youmap" w:date="2012-10-12T07:54:00Z">
        <w:r w:rsidR="00E91E17">
          <w:t xml:space="preserve">Advanced </w:t>
        </w:r>
      </w:ins>
      <w:ins w:id="264" w:author="youmap" w:date="2012-10-12T07:59:00Z">
        <w:r w:rsidR="00E91E17">
          <w:t>or intell</w:t>
        </w:r>
      </w:ins>
      <w:ins w:id="265" w:author="youmap" w:date="2012-10-12T08:00:00Z">
        <w:r w:rsidR="00E91E17">
          <w:t>i</w:t>
        </w:r>
      </w:ins>
      <w:ins w:id="266" w:author="youmap" w:date="2012-10-12T07:59:00Z">
        <w:r w:rsidR="00E91E17">
          <w:t xml:space="preserve">gent </w:t>
        </w:r>
      </w:ins>
      <w:ins w:id="267" w:author="youmap" w:date="2012-10-12T07:54:00Z">
        <w:r w:rsidR="00E91E17">
          <w:t>fiber extension strat</w:t>
        </w:r>
      </w:ins>
      <w:ins w:id="268" w:author="youmap" w:date="2012-10-12T07:59:00Z">
        <w:r w:rsidR="00E91E17">
          <w:t>e</w:t>
        </w:r>
      </w:ins>
      <w:ins w:id="269" w:author="youmap" w:date="2012-10-12T07:54:00Z">
        <w:r w:rsidR="00E91E17">
          <w:t xml:space="preserve">gy </w:t>
        </w:r>
      </w:ins>
      <w:ins w:id="270" w:author="youmap" w:date="2012-10-12T08:00:00Z">
        <w:r w:rsidR="00E91E17">
          <w:t>(ref, as Rob mentioned) and fiber segment</w:t>
        </w:r>
      </w:ins>
      <w:ins w:id="271" w:author="youmap" w:date="2012-10-12T08:01:00Z">
        <w:r w:rsidR="00E91E17">
          <w:t>ation</w:t>
        </w:r>
      </w:ins>
      <w:ins w:id="272" w:author="youmap" w:date="2012-10-12T08:02:00Z">
        <w:r w:rsidR="00E91E17">
          <w:t xml:space="preserve"> used in other fields</w:t>
        </w:r>
      </w:ins>
      <w:ins w:id="273" w:author="youmap" w:date="2012-10-12T08:00:00Z">
        <w:r w:rsidR="00E91E17">
          <w:t xml:space="preserve"> may help address </w:t>
        </w:r>
      </w:ins>
      <w:ins w:id="274" w:author="youmap" w:date="2012-10-12T08:02:00Z">
        <w:r w:rsidR="00E91E17">
          <w:t>this issue.</w:t>
        </w:r>
      </w:ins>
    </w:p>
    <w:p w:rsidR="001249CA" w:rsidRDefault="001249CA" w:rsidP="0041300B">
      <w:pPr>
        <w:rPr>
          <w:ins w:id="275" w:author="youmap" w:date="2012-10-11T16:17:00Z"/>
        </w:rPr>
      </w:pPr>
      <w:ins w:id="276" w:author="youmap" w:date="2012-10-11T14:43:00Z">
        <w:r>
          <w:t xml:space="preserve">Given </w:t>
        </w:r>
      </w:ins>
      <w:ins w:id="277" w:author="youmap" w:date="2012-10-12T08:10:00Z">
        <w:r w:rsidR="00194CA3">
          <w:t xml:space="preserve">an </w:t>
        </w:r>
        <w:r w:rsidR="00194CA3">
          <w:t xml:space="preserve">automated </w:t>
        </w:r>
        <w:r w:rsidR="00194CA3">
          <w:t xml:space="preserve"> and </w:t>
        </w:r>
      </w:ins>
      <w:ins w:id="278" w:author="youmap" w:date="2012-10-11T14:43:00Z">
        <w:r>
          <w:t xml:space="preserve">more accurate </w:t>
        </w:r>
      </w:ins>
      <w:ins w:id="279" w:author="youmap" w:date="2012-10-12T08:13:00Z">
        <w:r w:rsidR="00194CA3">
          <w:t xml:space="preserve">high-level </w:t>
        </w:r>
      </w:ins>
      <w:ins w:id="280" w:author="youmap" w:date="2012-10-12T08:04:00Z">
        <w:r w:rsidR="00194CA3">
          <w:t xml:space="preserve">collagen </w:t>
        </w:r>
      </w:ins>
      <w:ins w:id="281" w:author="youmap" w:date="2012-10-12T08:03:00Z">
        <w:r w:rsidR="00194CA3">
          <w:t>fiber extraction,</w:t>
        </w:r>
      </w:ins>
      <w:ins w:id="282" w:author="youmap" w:date="2012-10-12T08:08:00Z">
        <w:r w:rsidR="00194CA3">
          <w:t xml:space="preserve"> </w:t>
        </w:r>
      </w:ins>
      <w:ins w:id="283" w:author="youmap" w:date="2012-10-12T08:09:00Z">
        <w:r w:rsidR="00194CA3">
          <w:t xml:space="preserve">we can anticipate </w:t>
        </w:r>
      </w:ins>
      <w:ins w:id="284" w:author="youmap" w:date="2012-10-12T08:08:00Z">
        <w:r w:rsidR="00194CA3">
          <w:t xml:space="preserve">collagen alignment analysis </w:t>
        </w:r>
      </w:ins>
      <w:ins w:id="285" w:author="youmap" w:date="2012-10-12T08:10:00Z">
        <w:r w:rsidR="00194CA3">
          <w:t xml:space="preserve">can be </w:t>
        </w:r>
      </w:ins>
      <w:ins w:id="286" w:author="youmap" w:date="2012-10-12T08:11:00Z">
        <w:r w:rsidR="00194CA3">
          <w:t xml:space="preserve">practically applied to </w:t>
        </w:r>
      </w:ins>
      <w:ins w:id="287" w:author="youmap" w:date="2012-10-12T08:10:00Z">
        <w:r w:rsidR="00194CA3">
          <w:t xml:space="preserve"> </w:t>
        </w:r>
      </w:ins>
      <w:ins w:id="288" w:author="youmap" w:date="2012-10-12T08:12:00Z">
        <w:r w:rsidR="00194CA3">
          <w:t>a huge amount</w:t>
        </w:r>
      </w:ins>
      <w:ins w:id="289" w:author="youmap" w:date="2012-10-12T08:10:00Z">
        <w:r w:rsidR="00194CA3">
          <w:t xml:space="preserve"> of experimental data</w:t>
        </w:r>
      </w:ins>
      <w:ins w:id="290" w:author="youmap" w:date="2012-10-12T08:13:00Z">
        <w:r w:rsidR="00194CA3">
          <w:t xml:space="preserve"> </w:t>
        </w:r>
      </w:ins>
      <w:ins w:id="291" w:author="youmap" w:date="2012-10-12T08:12:00Z">
        <w:r w:rsidR="00194CA3">
          <w:t xml:space="preserve"> and extract more useful information </w:t>
        </w:r>
      </w:ins>
      <w:ins w:id="292" w:author="youmap" w:date="2012-10-12T08:13:00Z">
        <w:r w:rsidR="00B46603">
          <w:t xml:space="preserve">for cancer </w:t>
        </w:r>
      </w:ins>
      <w:ins w:id="293" w:author="youmap" w:date="2012-10-12T08:15:00Z">
        <w:r w:rsidR="00B46603">
          <w:t xml:space="preserve">diagnosis or and other relevant </w:t>
        </w:r>
      </w:ins>
      <w:ins w:id="294" w:author="youmap" w:date="2012-10-12T08:13:00Z">
        <w:r w:rsidR="00B46603">
          <w:t>research</w:t>
        </w:r>
      </w:ins>
      <w:ins w:id="295" w:author="youmap" w:date="2012-10-12T08:15:00Z">
        <w:r w:rsidR="00B46603">
          <w:t>es</w:t>
        </w:r>
      </w:ins>
      <w:ins w:id="296" w:author="youmap" w:date="2012-10-12T08:16:00Z">
        <w:r w:rsidR="00B46603">
          <w:t xml:space="preserve"> .</w:t>
        </w:r>
      </w:ins>
      <w:ins w:id="297" w:author="youmap" w:date="2012-10-12T08:17:00Z">
        <w:r w:rsidR="00B46603">
          <w:t>..</w:t>
        </w:r>
      </w:ins>
      <w:ins w:id="298" w:author="youmap" w:date="2012-10-12T08:15:00Z">
        <w:r w:rsidR="00B46603">
          <w:t xml:space="preserve"> (</w:t>
        </w:r>
      </w:ins>
      <w:ins w:id="299" w:author="youmap" w:date="2012-10-12T08:16:00Z">
        <w:r w:rsidR="00B46603">
          <w:t xml:space="preserve"> as those mentioned in section 1,emphasis again the importance )</w:t>
        </w:r>
      </w:ins>
      <w:ins w:id="300" w:author="youmap" w:date="2012-10-12T08:18:00Z">
        <w:r w:rsidR="00B46603">
          <w:t>.</w:t>
        </w:r>
      </w:ins>
      <w:ins w:id="301" w:author="youmap" w:date="2012-10-12T08:13:00Z">
        <w:r w:rsidR="00194CA3">
          <w:t xml:space="preserve"> </w:t>
        </w:r>
      </w:ins>
    </w:p>
    <w:p w:rsidR="00D83B75" w:rsidRPr="0041300B" w:rsidDel="006676CC" w:rsidRDefault="00B46603" w:rsidP="0041300B">
      <w:pPr>
        <w:rPr>
          <w:del w:id="302" w:author="youmap" w:date="2012-10-10T16:47:00Z"/>
        </w:rPr>
      </w:pPr>
      <w:ins w:id="303" w:author="youmap" w:date="2012-10-12T08:18:00Z">
        <w:r>
          <w:t xml:space="preserve">Our current work is </w:t>
        </w:r>
      </w:ins>
      <w:ins w:id="304" w:author="youmap" w:date="2012-10-12T08:22:00Z">
        <w:r>
          <w:t>under</w:t>
        </w:r>
      </w:ins>
      <w:ins w:id="305" w:author="youmap" w:date="2012-10-12T08:21:00Z">
        <w:r>
          <w:t xml:space="preserve"> both </w:t>
        </w:r>
      </w:ins>
      <w:ins w:id="306" w:author="youmap" w:date="2012-10-12T08:18:00Z">
        <w:r>
          <w:t>Matlab</w:t>
        </w:r>
      </w:ins>
      <w:ins w:id="307" w:author="youmap" w:date="2012-10-12T08:21:00Z">
        <w:r>
          <w:t xml:space="preserve"> </w:t>
        </w:r>
      </w:ins>
      <w:ins w:id="308" w:author="youmap" w:date="2012-10-12T08:18:00Z">
        <w:r>
          <w:t xml:space="preserve"> and </w:t>
        </w:r>
      </w:ins>
      <w:ins w:id="309" w:author="youmap" w:date="2012-10-12T08:21:00Z">
        <w:r>
          <w:t xml:space="preserve">Fiji </w:t>
        </w:r>
      </w:ins>
      <w:ins w:id="310" w:author="youmap" w:date="2012-10-12T08:17:00Z">
        <w:r>
          <w:t>developing</w:t>
        </w:r>
      </w:ins>
      <w:ins w:id="311" w:author="youmap" w:date="2012-10-12T08:22:00Z">
        <w:r>
          <w:t xml:space="preserve"> environment</w:t>
        </w:r>
      </w:ins>
      <w:ins w:id="312" w:author="youmap" w:date="2012-10-12T08:21:00Z">
        <w:r>
          <w:t>. To</w:t>
        </w:r>
      </w:ins>
      <w:ins w:id="313" w:author="youmap" w:date="2012-10-12T08:22:00Z">
        <w:r w:rsidR="002E4364">
          <w:t xml:space="preserve"> mak</w:t>
        </w:r>
      </w:ins>
      <w:ins w:id="314" w:author="youmap" w:date="2012-10-12T08:28:00Z">
        <w:r w:rsidR="002E4364">
          <w:t>e</w:t>
        </w:r>
      </w:ins>
      <w:ins w:id="315" w:author="youmap" w:date="2012-10-12T08:22:00Z">
        <w:r>
          <w:t xml:space="preserve"> these approaches more widely </w:t>
        </w:r>
      </w:ins>
      <w:ins w:id="316" w:author="youmap" w:date="2012-10-12T08:23:00Z">
        <w:r>
          <w:t>accessi</w:t>
        </w:r>
        <w:r w:rsidR="002E4364">
          <w:t xml:space="preserve">ble to the public, we </w:t>
        </w:r>
      </w:ins>
      <w:ins w:id="317" w:author="youmap" w:date="2012-10-12T08:24:00Z">
        <w:r w:rsidR="002E4364">
          <w:t xml:space="preserve">are </w:t>
        </w:r>
      </w:ins>
      <w:ins w:id="318" w:author="youmap" w:date="2012-10-12T08:23:00Z">
        <w:r w:rsidR="002E4364">
          <w:t>plan</w:t>
        </w:r>
      </w:ins>
      <w:ins w:id="319" w:author="youmap" w:date="2012-10-12T08:24:00Z">
        <w:r w:rsidR="002E4364">
          <w:t>ning</w:t>
        </w:r>
      </w:ins>
      <w:ins w:id="320" w:author="youmap" w:date="2012-10-12T08:23:00Z">
        <w:r w:rsidR="002E4364">
          <w:t xml:space="preserve"> on developing </w:t>
        </w:r>
      </w:ins>
      <w:ins w:id="321" w:author="youmap" w:date="2012-10-12T08:24:00Z">
        <w:r w:rsidR="002E4364">
          <w:t>F</w:t>
        </w:r>
      </w:ins>
      <w:ins w:id="322" w:author="youmap" w:date="2012-10-04T17:33:00Z">
        <w:r w:rsidR="00DB6DDC">
          <w:t xml:space="preserve">iji </w:t>
        </w:r>
        <w:proofErr w:type="spellStart"/>
        <w:r w:rsidR="00DB6DDC">
          <w:t>plugin</w:t>
        </w:r>
        <w:proofErr w:type="spellEnd"/>
        <w:r w:rsidR="00DB6DDC">
          <w:t xml:space="preserve"> </w:t>
        </w:r>
      </w:ins>
      <w:ins w:id="323" w:author="youmap" w:date="2012-10-04T17:34:00Z">
        <w:r w:rsidR="00DB6DDC">
          <w:t xml:space="preserve">of </w:t>
        </w:r>
      </w:ins>
      <w:ins w:id="324" w:author="youmap" w:date="2012-10-12T08:24:00Z">
        <w:r w:rsidR="002E4364">
          <w:t xml:space="preserve">an advanced </w:t>
        </w:r>
      </w:ins>
      <w:ins w:id="325" w:author="youmap" w:date="2012-10-04T17:34:00Z">
        <w:r w:rsidR="00DB6DDC">
          <w:t>collagen alignment analysis</w:t>
        </w:r>
      </w:ins>
      <w:ins w:id="326" w:author="youmap" w:date="2012-10-12T08:25:00Z">
        <w:r w:rsidR="002E4364">
          <w:t xml:space="preserve"> which may include </w:t>
        </w:r>
      </w:ins>
      <w:ins w:id="327" w:author="youmap" w:date="2012-10-12T08:27:00Z">
        <w:r w:rsidR="002E4364">
          <w:t xml:space="preserve">the function of </w:t>
        </w:r>
      </w:ins>
      <w:ins w:id="328" w:author="youmap" w:date="2012-10-12T08:25:00Z">
        <w:r w:rsidR="002E4364">
          <w:t>2D, 3D collagen fiber/fiber network extraction</w:t>
        </w:r>
      </w:ins>
      <w:ins w:id="329" w:author="youmap" w:date="2012-10-12T08:26:00Z">
        <w:r w:rsidR="002E4364">
          <w:t>, cancer diagnosis, .</w:t>
        </w:r>
      </w:ins>
      <w:ins w:id="330" w:author="youmap" w:date="2012-10-12T08:28:00Z">
        <w:r w:rsidR="002E4364">
          <w:t>...)</w:t>
        </w:r>
      </w:ins>
      <w:ins w:id="331" w:author="youmap" w:date="2012-10-12T08:25:00Z">
        <w:r w:rsidR="002E4364">
          <w:t xml:space="preserve"> </w:t>
        </w:r>
      </w:ins>
    </w:p>
    <w:p w:rsidR="000A4305" w:rsidRDefault="000A4305" w:rsidP="000A4305">
      <w:pPr>
        <w:pStyle w:val="Heading1"/>
      </w:pPr>
      <w:bookmarkStart w:id="332" w:name="_Toc335398081"/>
      <w:r>
        <w:t>Conclusion</w:t>
      </w:r>
      <w:bookmarkEnd w:id="332"/>
    </w:p>
    <w:p w:rsidR="000401F6" w:rsidRDefault="000401F6">
      <w:r>
        <w:lastRenderedPageBreak/>
        <w:t xml:space="preserve">Review why accurate, quantitative fiber analysis is important. </w:t>
      </w:r>
    </w:p>
    <w:p w:rsidR="000401F6" w:rsidRDefault="000401F6">
      <w:r>
        <w:t>Summarize the results.</w:t>
      </w:r>
    </w:p>
    <w:p w:rsidR="000A4305" w:rsidRDefault="000401F6">
      <w:r>
        <w:t>Conclude with a recommendation for when e</w:t>
      </w:r>
      <w:r w:rsidR="00E427F9">
        <w:t>ach method would be appropriate and future directions.</w:t>
      </w:r>
    </w:p>
    <w:p w:rsidR="00805BAA" w:rsidRDefault="00805BAA"/>
    <w:p w:rsidR="00805BAA" w:rsidRDefault="00805BAA"/>
    <w:sectPr w:rsidR="00805BAA" w:rsidSect="00A14A60">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5" w:author="youmap" w:date="2012-09-24T09:41:00Z" w:initials="y">
    <w:p w:rsidR="00B205B6" w:rsidRDefault="00B205B6">
      <w:pPr>
        <w:pStyle w:val="CommentText"/>
      </w:pPr>
      <w:r>
        <w:rPr>
          <w:rStyle w:val="CommentReference"/>
        </w:rPr>
        <w:annotationRef/>
      </w:r>
      <w:r>
        <w:t>2 pixels in current processing</w:t>
      </w:r>
    </w:p>
  </w:comment>
</w:comment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2"/>
  <w:doNotDisplayPageBoundaries/>
  <w:proofState w:spelling="clean"/>
  <w:trackRevisions/>
  <w:defaultTabStop w:val="720"/>
  <w:drawingGridHorizontalSpacing w:val="110"/>
  <w:displayHorizontalDrawingGridEvery w:val="2"/>
  <w:characterSpacingControl w:val="doNotCompress"/>
  <w:compat>
    <w:useFELayout/>
  </w:compat>
  <w:rsids>
    <w:rsidRoot w:val="00E00BA5"/>
    <w:rsid w:val="00005D87"/>
    <w:rsid w:val="000151CD"/>
    <w:rsid w:val="0003233D"/>
    <w:rsid w:val="0003659C"/>
    <w:rsid w:val="000401F6"/>
    <w:rsid w:val="00051A7F"/>
    <w:rsid w:val="000527F7"/>
    <w:rsid w:val="00053C39"/>
    <w:rsid w:val="00057C0D"/>
    <w:rsid w:val="00060238"/>
    <w:rsid w:val="000622BA"/>
    <w:rsid w:val="00072696"/>
    <w:rsid w:val="00072F02"/>
    <w:rsid w:val="00091411"/>
    <w:rsid w:val="000934E1"/>
    <w:rsid w:val="00095429"/>
    <w:rsid w:val="000A4305"/>
    <w:rsid w:val="000C76B1"/>
    <w:rsid w:val="000E6EB0"/>
    <w:rsid w:val="000E71EB"/>
    <w:rsid w:val="00100305"/>
    <w:rsid w:val="00105A62"/>
    <w:rsid w:val="001249CA"/>
    <w:rsid w:val="001312C9"/>
    <w:rsid w:val="001426D3"/>
    <w:rsid w:val="00142DAB"/>
    <w:rsid w:val="001536FE"/>
    <w:rsid w:val="00171845"/>
    <w:rsid w:val="00183B32"/>
    <w:rsid w:val="00187071"/>
    <w:rsid w:val="00187573"/>
    <w:rsid w:val="00194CA3"/>
    <w:rsid w:val="00197E23"/>
    <w:rsid w:val="001A0528"/>
    <w:rsid w:val="001A1C6E"/>
    <w:rsid w:val="001B1912"/>
    <w:rsid w:val="001B7609"/>
    <w:rsid w:val="001C7533"/>
    <w:rsid w:val="001D702E"/>
    <w:rsid w:val="001E5189"/>
    <w:rsid w:val="001E58EE"/>
    <w:rsid w:val="001E59C4"/>
    <w:rsid w:val="00201A2C"/>
    <w:rsid w:val="00203D32"/>
    <w:rsid w:val="00217118"/>
    <w:rsid w:val="00222BD7"/>
    <w:rsid w:val="00253244"/>
    <w:rsid w:val="002612B3"/>
    <w:rsid w:val="002621A6"/>
    <w:rsid w:val="00272B67"/>
    <w:rsid w:val="002854AE"/>
    <w:rsid w:val="002B5833"/>
    <w:rsid w:val="002C440B"/>
    <w:rsid w:val="002C71DA"/>
    <w:rsid w:val="002D0F15"/>
    <w:rsid w:val="002D1DE1"/>
    <w:rsid w:val="002D3B67"/>
    <w:rsid w:val="002E4364"/>
    <w:rsid w:val="002E6D7F"/>
    <w:rsid w:val="002F1040"/>
    <w:rsid w:val="002F4DC5"/>
    <w:rsid w:val="002F5920"/>
    <w:rsid w:val="00313EFC"/>
    <w:rsid w:val="003261A2"/>
    <w:rsid w:val="00327878"/>
    <w:rsid w:val="00330FF1"/>
    <w:rsid w:val="00333BBE"/>
    <w:rsid w:val="003357C9"/>
    <w:rsid w:val="00352752"/>
    <w:rsid w:val="00370EBE"/>
    <w:rsid w:val="003738C3"/>
    <w:rsid w:val="0039325D"/>
    <w:rsid w:val="00397EA5"/>
    <w:rsid w:val="003A29B7"/>
    <w:rsid w:val="003D6CD6"/>
    <w:rsid w:val="003D7EAC"/>
    <w:rsid w:val="003E0BDE"/>
    <w:rsid w:val="004076DD"/>
    <w:rsid w:val="004128C8"/>
    <w:rsid w:val="0041300B"/>
    <w:rsid w:val="0042288A"/>
    <w:rsid w:val="00424002"/>
    <w:rsid w:val="004330EA"/>
    <w:rsid w:val="0045507D"/>
    <w:rsid w:val="00460FB7"/>
    <w:rsid w:val="00464FDF"/>
    <w:rsid w:val="004668B0"/>
    <w:rsid w:val="004802A1"/>
    <w:rsid w:val="004A0EC6"/>
    <w:rsid w:val="004D046D"/>
    <w:rsid w:val="004D0833"/>
    <w:rsid w:val="004D13CA"/>
    <w:rsid w:val="004D1B39"/>
    <w:rsid w:val="004D4A95"/>
    <w:rsid w:val="004D5E89"/>
    <w:rsid w:val="004E1260"/>
    <w:rsid w:val="004E492E"/>
    <w:rsid w:val="004F2ED8"/>
    <w:rsid w:val="004F40BF"/>
    <w:rsid w:val="0050174D"/>
    <w:rsid w:val="005021A6"/>
    <w:rsid w:val="0050472F"/>
    <w:rsid w:val="005059E0"/>
    <w:rsid w:val="00527D06"/>
    <w:rsid w:val="005356BD"/>
    <w:rsid w:val="005358F3"/>
    <w:rsid w:val="00537AA1"/>
    <w:rsid w:val="00542709"/>
    <w:rsid w:val="0055075D"/>
    <w:rsid w:val="00560FD5"/>
    <w:rsid w:val="00561A2D"/>
    <w:rsid w:val="005729F2"/>
    <w:rsid w:val="005746A9"/>
    <w:rsid w:val="00575043"/>
    <w:rsid w:val="00576DC5"/>
    <w:rsid w:val="00585918"/>
    <w:rsid w:val="00586826"/>
    <w:rsid w:val="00590C6B"/>
    <w:rsid w:val="005A4E76"/>
    <w:rsid w:val="005C06E1"/>
    <w:rsid w:val="005C7297"/>
    <w:rsid w:val="005E03BE"/>
    <w:rsid w:val="005E04CC"/>
    <w:rsid w:val="005E0A16"/>
    <w:rsid w:val="005E0F24"/>
    <w:rsid w:val="005F47F3"/>
    <w:rsid w:val="005F68C0"/>
    <w:rsid w:val="005F75DB"/>
    <w:rsid w:val="006000F1"/>
    <w:rsid w:val="0060086B"/>
    <w:rsid w:val="006064CF"/>
    <w:rsid w:val="0061586A"/>
    <w:rsid w:val="00631F79"/>
    <w:rsid w:val="00640CF9"/>
    <w:rsid w:val="0065000C"/>
    <w:rsid w:val="00655324"/>
    <w:rsid w:val="006676CC"/>
    <w:rsid w:val="00670BF0"/>
    <w:rsid w:val="006808C0"/>
    <w:rsid w:val="0068575C"/>
    <w:rsid w:val="00685903"/>
    <w:rsid w:val="00693A7E"/>
    <w:rsid w:val="00693F73"/>
    <w:rsid w:val="00696B92"/>
    <w:rsid w:val="006A629C"/>
    <w:rsid w:val="006B36E5"/>
    <w:rsid w:val="006C6DD8"/>
    <w:rsid w:val="006D2CA5"/>
    <w:rsid w:val="007168C7"/>
    <w:rsid w:val="0072083B"/>
    <w:rsid w:val="007217AD"/>
    <w:rsid w:val="007221E5"/>
    <w:rsid w:val="00734D2F"/>
    <w:rsid w:val="00745BC1"/>
    <w:rsid w:val="007463F8"/>
    <w:rsid w:val="007611E8"/>
    <w:rsid w:val="00763A4C"/>
    <w:rsid w:val="0076794C"/>
    <w:rsid w:val="007924B1"/>
    <w:rsid w:val="007B1F48"/>
    <w:rsid w:val="007B4F86"/>
    <w:rsid w:val="007C2E02"/>
    <w:rsid w:val="007D2CC9"/>
    <w:rsid w:val="007D4004"/>
    <w:rsid w:val="007D69D4"/>
    <w:rsid w:val="007E7905"/>
    <w:rsid w:val="007F4C14"/>
    <w:rsid w:val="008002B5"/>
    <w:rsid w:val="00805BAA"/>
    <w:rsid w:val="008343DF"/>
    <w:rsid w:val="00834F23"/>
    <w:rsid w:val="008553A1"/>
    <w:rsid w:val="008618FF"/>
    <w:rsid w:val="0088294B"/>
    <w:rsid w:val="00886024"/>
    <w:rsid w:val="00897FCF"/>
    <w:rsid w:val="008A4D0C"/>
    <w:rsid w:val="008B0A24"/>
    <w:rsid w:val="008B49D1"/>
    <w:rsid w:val="008B4E94"/>
    <w:rsid w:val="008C23F5"/>
    <w:rsid w:val="008C4745"/>
    <w:rsid w:val="008E3D51"/>
    <w:rsid w:val="008F0B53"/>
    <w:rsid w:val="0090243D"/>
    <w:rsid w:val="00903E39"/>
    <w:rsid w:val="00910FD9"/>
    <w:rsid w:val="00930BF9"/>
    <w:rsid w:val="00931C44"/>
    <w:rsid w:val="00932992"/>
    <w:rsid w:val="00951695"/>
    <w:rsid w:val="00994B32"/>
    <w:rsid w:val="00994FFB"/>
    <w:rsid w:val="009A1579"/>
    <w:rsid w:val="009C1C01"/>
    <w:rsid w:val="009D2D73"/>
    <w:rsid w:val="009D778A"/>
    <w:rsid w:val="009E3438"/>
    <w:rsid w:val="009E4E68"/>
    <w:rsid w:val="009F3657"/>
    <w:rsid w:val="009F52B8"/>
    <w:rsid w:val="00A0037F"/>
    <w:rsid w:val="00A009FB"/>
    <w:rsid w:val="00A01BCD"/>
    <w:rsid w:val="00A01CBD"/>
    <w:rsid w:val="00A143DF"/>
    <w:rsid w:val="00A14A60"/>
    <w:rsid w:val="00A27723"/>
    <w:rsid w:val="00A33947"/>
    <w:rsid w:val="00A354B3"/>
    <w:rsid w:val="00A37B14"/>
    <w:rsid w:val="00A37C16"/>
    <w:rsid w:val="00A50E39"/>
    <w:rsid w:val="00A5153A"/>
    <w:rsid w:val="00A5217B"/>
    <w:rsid w:val="00A7261C"/>
    <w:rsid w:val="00A73836"/>
    <w:rsid w:val="00A82BCD"/>
    <w:rsid w:val="00A95C9D"/>
    <w:rsid w:val="00AA4FFA"/>
    <w:rsid w:val="00AA58C3"/>
    <w:rsid w:val="00AA6E27"/>
    <w:rsid w:val="00AB5A32"/>
    <w:rsid w:val="00AB729C"/>
    <w:rsid w:val="00AB73C0"/>
    <w:rsid w:val="00AC2C5A"/>
    <w:rsid w:val="00AD4652"/>
    <w:rsid w:val="00AE1BDD"/>
    <w:rsid w:val="00AE2AC5"/>
    <w:rsid w:val="00AF3191"/>
    <w:rsid w:val="00AF582B"/>
    <w:rsid w:val="00AF6033"/>
    <w:rsid w:val="00B006AC"/>
    <w:rsid w:val="00B02345"/>
    <w:rsid w:val="00B063BD"/>
    <w:rsid w:val="00B15EA0"/>
    <w:rsid w:val="00B20433"/>
    <w:rsid w:val="00B205B6"/>
    <w:rsid w:val="00B2422E"/>
    <w:rsid w:val="00B24FEC"/>
    <w:rsid w:val="00B450EA"/>
    <w:rsid w:val="00B46603"/>
    <w:rsid w:val="00B53EF1"/>
    <w:rsid w:val="00B55DAF"/>
    <w:rsid w:val="00B63D5B"/>
    <w:rsid w:val="00B65A1A"/>
    <w:rsid w:val="00B80C7E"/>
    <w:rsid w:val="00B82B01"/>
    <w:rsid w:val="00B859E1"/>
    <w:rsid w:val="00B9102B"/>
    <w:rsid w:val="00B91D6B"/>
    <w:rsid w:val="00B95910"/>
    <w:rsid w:val="00B959D1"/>
    <w:rsid w:val="00BC3B36"/>
    <w:rsid w:val="00BC5DF8"/>
    <w:rsid w:val="00BD2F35"/>
    <w:rsid w:val="00BD49D9"/>
    <w:rsid w:val="00BD7634"/>
    <w:rsid w:val="00BF4D89"/>
    <w:rsid w:val="00C00288"/>
    <w:rsid w:val="00C05123"/>
    <w:rsid w:val="00C074BD"/>
    <w:rsid w:val="00C123DD"/>
    <w:rsid w:val="00C20F79"/>
    <w:rsid w:val="00C23230"/>
    <w:rsid w:val="00C30A1B"/>
    <w:rsid w:val="00C32047"/>
    <w:rsid w:val="00C45559"/>
    <w:rsid w:val="00C46D0D"/>
    <w:rsid w:val="00C54E23"/>
    <w:rsid w:val="00C56C5F"/>
    <w:rsid w:val="00C777D0"/>
    <w:rsid w:val="00C8637F"/>
    <w:rsid w:val="00C930C8"/>
    <w:rsid w:val="00C934F6"/>
    <w:rsid w:val="00CA0DC2"/>
    <w:rsid w:val="00CA4ECC"/>
    <w:rsid w:val="00CB43E3"/>
    <w:rsid w:val="00CC4546"/>
    <w:rsid w:val="00CC51AE"/>
    <w:rsid w:val="00CD3387"/>
    <w:rsid w:val="00CE555B"/>
    <w:rsid w:val="00CF1FFF"/>
    <w:rsid w:val="00D07D0C"/>
    <w:rsid w:val="00D108DB"/>
    <w:rsid w:val="00D27101"/>
    <w:rsid w:val="00D4317A"/>
    <w:rsid w:val="00D431FF"/>
    <w:rsid w:val="00D51154"/>
    <w:rsid w:val="00D522DB"/>
    <w:rsid w:val="00D702B8"/>
    <w:rsid w:val="00D71B6B"/>
    <w:rsid w:val="00D733F6"/>
    <w:rsid w:val="00D83B75"/>
    <w:rsid w:val="00D85869"/>
    <w:rsid w:val="00D87558"/>
    <w:rsid w:val="00D90087"/>
    <w:rsid w:val="00D9170B"/>
    <w:rsid w:val="00DA77EF"/>
    <w:rsid w:val="00DB03DB"/>
    <w:rsid w:val="00DB2442"/>
    <w:rsid w:val="00DB6DDC"/>
    <w:rsid w:val="00DC1687"/>
    <w:rsid w:val="00DC63FB"/>
    <w:rsid w:val="00DC72CB"/>
    <w:rsid w:val="00DD0AF0"/>
    <w:rsid w:val="00DD36FB"/>
    <w:rsid w:val="00DE6C36"/>
    <w:rsid w:val="00DF4C5D"/>
    <w:rsid w:val="00E00BA5"/>
    <w:rsid w:val="00E427F9"/>
    <w:rsid w:val="00E6417F"/>
    <w:rsid w:val="00E871C3"/>
    <w:rsid w:val="00E91E17"/>
    <w:rsid w:val="00E93D1C"/>
    <w:rsid w:val="00EA16A3"/>
    <w:rsid w:val="00EA24AA"/>
    <w:rsid w:val="00EA29E5"/>
    <w:rsid w:val="00EA3F03"/>
    <w:rsid w:val="00EB11BA"/>
    <w:rsid w:val="00EB23DD"/>
    <w:rsid w:val="00EB73B4"/>
    <w:rsid w:val="00ED0AC0"/>
    <w:rsid w:val="00ED2148"/>
    <w:rsid w:val="00ED6A09"/>
    <w:rsid w:val="00EE04DC"/>
    <w:rsid w:val="00EE2090"/>
    <w:rsid w:val="00EF0698"/>
    <w:rsid w:val="00EF41E6"/>
    <w:rsid w:val="00EF53D0"/>
    <w:rsid w:val="00EF6237"/>
    <w:rsid w:val="00F32303"/>
    <w:rsid w:val="00F436E3"/>
    <w:rsid w:val="00F43CCF"/>
    <w:rsid w:val="00F775AE"/>
    <w:rsid w:val="00F8323A"/>
    <w:rsid w:val="00FA2679"/>
    <w:rsid w:val="00FB05CD"/>
    <w:rsid w:val="00FB32BB"/>
    <w:rsid w:val="00FB43F2"/>
    <w:rsid w:val="00FB7289"/>
    <w:rsid w:val="00FC022F"/>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BA1023-1E8C-4076-855A-1517BF852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9</Pages>
  <Words>4698</Words>
  <Characters>2678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youmap</cp:lastModifiedBy>
  <cp:revision>10</cp:revision>
  <dcterms:created xsi:type="dcterms:W3CDTF">2012-10-12T10:49:00Z</dcterms:created>
  <dcterms:modified xsi:type="dcterms:W3CDTF">2012-10-12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W6CQ8H6O"/&gt;&lt;style id="http://www.zotero.org/styles/journal-of-biomedical-optics" hasBibliography="1" bibliographyStyleHasBeenSet="0"/&gt;&lt;prefs&gt;&lt;pref name="fieldType" value="Field"/&gt;&lt;pref name="store</vt:lpwstr>
  </property>
  <property fmtid="{D5CDD505-2E9C-101B-9397-08002B2CF9AE}" pid="3" name="ZOTERO_PREF_2">
    <vt:lpwstr>References" value="true"/&gt;&lt;pref name="noteType" value="0"/&gt;&lt;/prefs&gt;&lt;/data&gt;</vt:lpwstr>
  </property>
</Properties>
</file>